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B68E7" w:rsidRDefault="00BB68E7" w:rsidP="00BB68E7">
      <w:pPr>
        <w:pStyle w:val="Deckblatt-Adresse"/>
      </w:pPr>
      <w:r>
        <w:t>Gymnasium Oedeme</w:t>
      </w:r>
      <w:r>
        <w:rPr>
          <w:noProof/>
          <w:lang w:eastAsia="de-DE"/>
        </w:rPr>
        <w:drawing>
          <wp:anchor distT="0" distB="0" distL="114300" distR="114300" simplePos="0" relativeHeight="251658240" behindDoc="0" locked="1" layoutInCell="1" allowOverlap="1">
            <wp:simplePos x="0" y="0"/>
            <wp:positionH relativeFrom="margin">
              <wp:posOffset>4319905</wp:posOffset>
            </wp:positionH>
            <wp:positionV relativeFrom="page">
              <wp:posOffset>717550</wp:posOffset>
            </wp:positionV>
            <wp:extent cx="1799590" cy="1191260"/>
            <wp:effectExtent l="0" t="0" r="0" b="8890"/>
            <wp:wrapNone/>
            <wp:docPr id="2" name="Grafik 2" descr="Auf dem Deckblatt oben rechts befindet sich das Schullogo des Gymnasiums Oedeme." title="Deckblatt - Schul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ul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9590" cy="1191260"/>
                    </a:xfrm>
                    <a:prstGeom prst="rect">
                      <a:avLst/>
                    </a:prstGeom>
                  </pic:spPr>
                </pic:pic>
              </a:graphicData>
            </a:graphic>
            <wp14:sizeRelH relativeFrom="margin">
              <wp14:pctWidth>0</wp14:pctWidth>
            </wp14:sizeRelH>
            <wp14:sizeRelV relativeFrom="margin">
              <wp14:pctHeight>0</wp14:pctHeight>
            </wp14:sizeRelV>
          </wp:anchor>
        </w:drawing>
      </w:r>
      <w:r>
        <w:br/>
        <w:t>Oedemer Weg 77</w:t>
      </w:r>
      <w:r>
        <w:br/>
        <w:t>21335 Lüneburg</w:t>
      </w:r>
    </w:p>
    <w:p w:rsidR="0038291F" w:rsidRDefault="0038291F" w:rsidP="001D111E">
      <w:pPr>
        <w:pStyle w:val="Deckblatt-Seminarfach"/>
        <w:spacing w:before="2400"/>
      </w:pPr>
      <w:r w:rsidRPr="0038291F">
        <w:t>Seminarfach –</w:t>
      </w:r>
      <w:r>
        <w:t xml:space="preserve"> [Kursthema</w:t>
      </w:r>
      <w:r w:rsidRPr="0038291F">
        <w:t xml:space="preserve"> oder Kurs</w:t>
      </w:r>
      <w:r>
        <w:t>bezeichnung]</w:t>
      </w:r>
    </w:p>
    <w:p w:rsidR="007A01F5" w:rsidRPr="00401F7C" w:rsidRDefault="007A01F5" w:rsidP="00EC7267">
      <w:pPr>
        <w:pStyle w:val="Deckblatt-Thema"/>
        <w:spacing w:before="960"/>
        <w:rPr>
          <w:b w:val="0"/>
        </w:rPr>
      </w:pPr>
      <w:r w:rsidRPr="00401F7C">
        <w:rPr>
          <w:b w:val="0"/>
        </w:rPr>
        <w:t>Facharbeit</w:t>
      </w:r>
      <w:r w:rsidR="00401F7C" w:rsidRPr="00401F7C">
        <w:rPr>
          <w:b w:val="0"/>
        </w:rPr>
        <w:t xml:space="preserve"> zum Thema</w:t>
      </w:r>
    </w:p>
    <w:p w:rsidR="004C700D" w:rsidRPr="007013F2" w:rsidRDefault="007013F2" w:rsidP="007013F2">
      <w:pPr>
        <w:pStyle w:val="Deckblatt-Thema"/>
      </w:pPr>
      <w:r w:rsidRPr="007013F2">
        <w:rPr>
          <w:noProof/>
          <w:lang w:eastAsia="de-DE"/>
        </w:rPr>
        <w:drawing>
          <wp:anchor distT="0" distB="0" distL="114300" distR="114300" simplePos="0" relativeHeight="251659264" behindDoc="0" locked="0" layoutInCell="1" allowOverlap="1">
            <wp:simplePos x="0" y="0"/>
            <wp:positionH relativeFrom="margin">
              <wp:align>right</wp:align>
            </wp:positionH>
            <wp:positionV relativeFrom="page">
              <wp:posOffset>5400675</wp:posOffset>
            </wp:positionV>
            <wp:extent cx="5760000" cy="3236400"/>
            <wp:effectExtent l="0" t="0" r="0" b="2540"/>
            <wp:wrapSquare wrapText="bothSides"/>
            <wp:docPr id="3" name="Grafik 3" descr="Auf dem Deckblatt ist an dieser Stelle das Hinzufügen einer Grafik erlaubt. Sie darf maximal 9 mal 16 Zentimeter groß sein und hat vom oberen Seitenrand einen Abstand von 14 Zentimetern." title="Platzhalter für Grafi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tzhaltergrafik.png"/>
                    <pic:cNvPicPr/>
                  </pic:nvPicPr>
                  <pic:blipFill>
                    <a:blip r:embed="rId9">
                      <a:extLst>
                        <a:ext uri="{28A0092B-C50C-407E-A947-70E740481C1C}">
                          <a14:useLocalDpi xmlns:a14="http://schemas.microsoft.com/office/drawing/2010/main" val="0"/>
                        </a:ext>
                      </a:extLst>
                    </a:blip>
                    <a:stretch>
                      <a:fillRect/>
                    </a:stretch>
                  </pic:blipFill>
                  <pic:spPr>
                    <a:xfrm>
                      <a:off x="0" y="0"/>
                      <a:ext cx="5760000" cy="3236400"/>
                    </a:xfrm>
                    <a:prstGeom prst="rect">
                      <a:avLst/>
                    </a:prstGeom>
                    <a:ln>
                      <a:noFill/>
                    </a:ln>
                    <a:effectLst/>
                  </pic:spPr>
                </pic:pic>
              </a:graphicData>
            </a:graphic>
            <wp14:sizeRelH relativeFrom="margin">
              <wp14:pctWidth>0</wp14:pctWidth>
            </wp14:sizeRelH>
            <wp14:sizeRelV relativeFrom="margin">
              <wp14:pctHeight>0</wp14:pctHeight>
            </wp14:sizeRelV>
          </wp:anchor>
        </w:drawing>
      </w:r>
      <w:r w:rsidR="00401F7C" w:rsidRPr="007013F2">
        <w:t>[Thema der Facharbeit]</w:t>
      </w:r>
      <w:r w:rsidR="00695C01" w:rsidRPr="007013F2">
        <w:br/>
        <w:t>[</w:t>
      </w:r>
      <w:r w:rsidRPr="007013F2">
        <w:rPr>
          <w:caps w:val="0"/>
        </w:rPr>
        <w:t>ggf</w:t>
      </w:r>
      <w:r w:rsidR="00695C01" w:rsidRPr="007013F2">
        <w:rPr>
          <w:caps w:val="0"/>
        </w:rPr>
        <w:t>.</w:t>
      </w:r>
      <w:r w:rsidR="00695C01" w:rsidRPr="007013F2">
        <w:t xml:space="preserve"> Thema der Facharbeit – Zeile 2]</w:t>
      </w:r>
      <w:r w:rsidRPr="007013F2">
        <w:br/>
        <w:t>[</w:t>
      </w:r>
      <w:r w:rsidR="00635801" w:rsidRPr="00635801">
        <w:rPr>
          <w:caps w:val="0"/>
        </w:rPr>
        <w:t>ggf</w:t>
      </w:r>
      <w:r w:rsidR="00635801">
        <w:t xml:space="preserve">. </w:t>
      </w:r>
      <w:r w:rsidRPr="007013F2">
        <w:t>Zeile 3]</w:t>
      </w:r>
    </w:p>
    <w:tbl>
      <w:tblPr>
        <w:tblStyle w:val="Deckblatt-Tabelle"/>
        <w:tblpPr w:leftFromText="142" w:rightFromText="142" w:vertAnchor="page" w:tblpY="13836"/>
        <w:tblW w:w="0" w:type="auto"/>
        <w:tblLook w:val="04A0" w:firstRow="1" w:lastRow="0" w:firstColumn="1" w:lastColumn="0" w:noHBand="0" w:noVBand="1"/>
        <w:tblCaption w:val="Deckblatt Daten"/>
        <w:tblDescription w:val="Die Tabelle enthält den Namen das Autors, des betreuenden Fachlehrers sowie Ort und Datum."/>
      </w:tblPr>
      <w:tblGrid>
        <w:gridCol w:w="4531"/>
        <w:gridCol w:w="4531"/>
      </w:tblGrid>
      <w:tr w:rsidR="00695C01" w:rsidTr="001624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rsidR="00695C01" w:rsidRPr="007013F2" w:rsidRDefault="00695C01" w:rsidP="006E251E">
            <w:pPr>
              <w:spacing w:before="120" w:after="120" w:line="240" w:lineRule="auto"/>
              <w:rPr>
                <w:b w:val="0"/>
              </w:rPr>
            </w:pPr>
            <w:r w:rsidRPr="007013F2">
              <w:t>Vorgelegt von</w:t>
            </w:r>
          </w:p>
        </w:tc>
        <w:tc>
          <w:tcPr>
            <w:tcW w:w="4531" w:type="dxa"/>
          </w:tcPr>
          <w:p w:rsidR="00695C01" w:rsidRPr="007013F2" w:rsidRDefault="007013F2" w:rsidP="006E251E">
            <w:pPr>
              <w:spacing w:before="120" w:after="120" w:line="240" w:lineRule="auto"/>
              <w:jc w:val="right"/>
              <w:cnfStyle w:val="100000000000" w:firstRow="1" w:lastRow="0" w:firstColumn="0" w:lastColumn="0" w:oddVBand="0" w:evenVBand="0" w:oddHBand="0" w:evenHBand="0" w:firstRowFirstColumn="0" w:firstRowLastColumn="0" w:lastRowFirstColumn="0" w:lastRowLastColumn="0"/>
              <w:rPr>
                <w:b w:val="0"/>
              </w:rPr>
            </w:pPr>
            <w:r w:rsidRPr="001952C3">
              <w:rPr>
                <w:color w:val="FF0000"/>
              </w:rPr>
              <w:t>entweder</w:t>
            </w:r>
            <w:r>
              <w:t xml:space="preserve"> </w:t>
            </w:r>
            <w:r w:rsidRPr="007013F2">
              <w:t>Fachlehrer</w:t>
            </w:r>
            <w:r>
              <w:t xml:space="preserve"> </w:t>
            </w:r>
            <w:r w:rsidRPr="001952C3">
              <w:rPr>
                <w:color w:val="FF0000"/>
              </w:rPr>
              <w:t>oder</w:t>
            </w:r>
            <w:r>
              <w:t xml:space="preserve"> Fachlehrerin </w:t>
            </w:r>
          </w:p>
        </w:tc>
      </w:tr>
      <w:tr w:rsidR="00695C01" w:rsidTr="001624C3">
        <w:tc>
          <w:tcPr>
            <w:cnfStyle w:val="001000000000" w:firstRow="0" w:lastRow="0" w:firstColumn="1" w:lastColumn="0" w:oddVBand="0" w:evenVBand="0" w:oddHBand="0" w:evenHBand="0" w:firstRowFirstColumn="0" w:firstRowLastColumn="0" w:lastRowFirstColumn="0" w:lastRowLastColumn="0"/>
            <w:tcW w:w="4531" w:type="dxa"/>
          </w:tcPr>
          <w:p w:rsidR="00695C01" w:rsidRDefault="00695C01" w:rsidP="006E251E">
            <w:pPr>
              <w:spacing w:before="120" w:after="120" w:line="240" w:lineRule="auto"/>
            </w:pPr>
            <w:r>
              <w:t>[eigener Vor- und Nachname]</w:t>
            </w:r>
          </w:p>
        </w:tc>
        <w:tc>
          <w:tcPr>
            <w:tcW w:w="4531" w:type="dxa"/>
          </w:tcPr>
          <w:p w:rsidR="00695C01" w:rsidRDefault="007013F2" w:rsidP="006E251E">
            <w:pPr>
              <w:spacing w:before="120" w:after="120" w:line="240" w:lineRule="auto"/>
              <w:jc w:val="right"/>
              <w:cnfStyle w:val="000000000000" w:firstRow="0" w:lastRow="0" w:firstColumn="0" w:lastColumn="0" w:oddVBand="0" w:evenVBand="0" w:oddHBand="0" w:evenHBand="0" w:firstRowFirstColumn="0" w:firstRowLastColumn="0" w:lastRowFirstColumn="0" w:lastRowLastColumn="0"/>
            </w:pPr>
            <w:r>
              <w:t>[Name des Fachlehrers/der Fachlehrerin]</w:t>
            </w:r>
          </w:p>
        </w:tc>
      </w:tr>
      <w:tr w:rsidR="00695C01" w:rsidTr="001624C3">
        <w:tc>
          <w:tcPr>
            <w:cnfStyle w:val="001000000000" w:firstRow="0" w:lastRow="0" w:firstColumn="1" w:lastColumn="0" w:oddVBand="0" w:evenVBand="0" w:oddHBand="0" w:evenHBand="0" w:firstRowFirstColumn="0" w:firstRowLastColumn="0" w:lastRowFirstColumn="0" w:lastRowLastColumn="0"/>
            <w:tcW w:w="4531" w:type="dxa"/>
          </w:tcPr>
          <w:p w:rsidR="00695C01" w:rsidRDefault="00695C01" w:rsidP="006E251E">
            <w:pPr>
              <w:spacing w:before="120" w:after="120" w:line="240" w:lineRule="auto"/>
            </w:pPr>
            <w:r>
              <w:t>Lüneburg, [Datum]</w:t>
            </w:r>
          </w:p>
        </w:tc>
        <w:tc>
          <w:tcPr>
            <w:tcW w:w="4531" w:type="dxa"/>
          </w:tcPr>
          <w:p w:rsidR="00695C01" w:rsidRDefault="00695C01" w:rsidP="006E251E">
            <w:pPr>
              <w:spacing w:before="120" w:after="120" w:line="240" w:lineRule="auto"/>
              <w:jc w:val="right"/>
              <w:cnfStyle w:val="000000000000" w:firstRow="0" w:lastRow="0" w:firstColumn="0" w:lastColumn="0" w:oddVBand="0" w:evenVBand="0" w:oddHBand="0" w:evenHBand="0" w:firstRowFirstColumn="0" w:firstRowLastColumn="0" w:lastRowFirstColumn="0" w:lastRowLastColumn="0"/>
            </w:pPr>
          </w:p>
        </w:tc>
      </w:tr>
    </w:tbl>
    <w:p w:rsidR="006E251E" w:rsidRDefault="006E251E" w:rsidP="006E251E"/>
    <w:p w:rsidR="001624C3" w:rsidRDefault="001624C3" w:rsidP="008A2223">
      <w:pPr>
        <w:sectPr w:rsidR="001624C3" w:rsidSect="00E22B6A">
          <w:headerReference w:type="default" r:id="rId10"/>
          <w:headerReference w:type="first" r:id="rId11"/>
          <w:pgSz w:w="11906" w:h="16838"/>
          <w:pgMar w:top="1418" w:right="1418" w:bottom="1134" w:left="1418" w:header="709" w:footer="709" w:gutter="0"/>
          <w:cols w:space="708"/>
          <w:titlePg/>
          <w:docGrid w:linePitch="360"/>
        </w:sectPr>
      </w:pPr>
    </w:p>
    <w:sdt>
      <w:sdtPr>
        <w:rPr>
          <w:rFonts w:eastAsiaTheme="minorHAnsi" w:cstheme="minorBidi"/>
          <w:b w:val="0"/>
          <w:sz w:val="24"/>
          <w:szCs w:val="22"/>
          <w:shd w:val="clear" w:color="auto" w:fill="auto"/>
          <w:lang w:eastAsia="en-US"/>
        </w:rPr>
        <w:id w:val="1793481120"/>
        <w:docPartObj>
          <w:docPartGallery w:val="Table of Contents"/>
          <w:docPartUnique/>
        </w:docPartObj>
      </w:sdtPr>
      <w:sdtEndPr>
        <w:rPr>
          <w:rFonts w:cs="Times New Roman"/>
          <w:bCs/>
        </w:rPr>
      </w:sdtEndPr>
      <w:sdtContent>
        <w:p w:rsidR="00117C7C" w:rsidRPr="008E2AF9" w:rsidRDefault="00117C7C" w:rsidP="00CA0B37">
          <w:pPr>
            <w:pStyle w:val="Inhaltsverzeichnisberschrift"/>
            <w:numPr>
              <w:ilvl w:val="0"/>
              <w:numId w:val="0"/>
            </w:numPr>
          </w:pPr>
          <w:r w:rsidRPr="008E2AF9">
            <w:t>Inhaltsverzeichnis</w:t>
          </w:r>
        </w:p>
        <w:p w:rsidR="00227BE3" w:rsidRDefault="00117C7C">
          <w:pPr>
            <w:pStyle w:val="Verzeichnis1"/>
            <w:rPr>
              <w:rFonts w:asciiTheme="minorHAnsi" w:eastAsiaTheme="minorEastAsia" w:hAnsiTheme="minorHAnsi"/>
              <w:noProof/>
              <w:sz w:val="22"/>
              <w:lang w:eastAsia="de-DE"/>
            </w:rPr>
          </w:pPr>
          <w:r w:rsidRPr="00117C7C">
            <w:rPr>
              <w:rFonts w:cs="Times New Roman"/>
            </w:rPr>
            <w:fldChar w:fldCharType="begin"/>
          </w:r>
          <w:r w:rsidRPr="00117C7C">
            <w:rPr>
              <w:rFonts w:cs="Times New Roman"/>
            </w:rPr>
            <w:instrText xml:space="preserve"> TOC \o "1-3" \h \z \u </w:instrText>
          </w:r>
          <w:r w:rsidRPr="00117C7C">
            <w:rPr>
              <w:rFonts w:cs="Times New Roman"/>
            </w:rPr>
            <w:fldChar w:fldCharType="separate"/>
          </w:r>
          <w:hyperlink w:anchor="_Toc502868001" w:history="1">
            <w:r w:rsidR="00227BE3" w:rsidRPr="00511F55">
              <w:rPr>
                <w:rStyle w:val="Hyperlink"/>
                <w:noProof/>
              </w:rPr>
              <w:t>Vorbemerkung</w:t>
            </w:r>
            <w:r w:rsidR="00227BE3">
              <w:rPr>
                <w:noProof/>
                <w:webHidden/>
              </w:rPr>
              <w:tab/>
            </w:r>
            <w:r w:rsidR="00227BE3">
              <w:rPr>
                <w:noProof/>
                <w:webHidden/>
              </w:rPr>
              <w:fldChar w:fldCharType="begin"/>
            </w:r>
            <w:r w:rsidR="00227BE3">
              <w:rPr>
                <w:noProof/>
                <w:webHidden/>
              </w:rPr>
              <w:instrText xml:space="preserve"> PAGEREF _Toc502868001 \h </w:instrText>
            </w:r>
            <w:r w:rsidR="00227BE3">
              <w:rPr>
                <w:noProof/>
                <w:webHidden/>
              </w:rPr>
            </w:r>
            <w:r w:rsidR="00227BE3">
              <w:rPr>
                <w:noProof/>
                <w:webHidden/>
              </w:rPr>
              <w:fldChar w:fldCharType="separate"/>
            </w:r>
            <w:r w:rsidR="00227BE3">
              <w:rPr>
                <w:noProof/>
                <w:webHidden/>
              </w:rPr>
              <w:t>III</w:t>
            </w:r>
            <w:r w:rsidR="00227BE3">
              <w:rPr>
                <w:noProof/>
                <w:webHidden/>
              </w:rPr>
              <w:fldChar w:fldCharType="end"/>
            </w:r>
          </w:hyperlink>
        </w:p>
        <w:p w:rsidR="00227BE3" w:rsidRDefault="00EE4A22">
          <w:pPr>
            <w:pStyle w:val="Verzeichnis1"/>
            <w:rPr>
              <w:rFonts w:asciiTheme="minorHAnsi" w:eastAsiaTheme="minorEastAsia" w:hAnsiTheme="minorHAnsi"/>
              <w:noProof/>
              <w:sz w:val="22"/>
              <w:lang w:eastAsia="de-DE"/>
            </w:rPr>
          </w:pPr>
          <w:hyperlink w:anchor="_Toc502868002" w:history="1">
            <w:r w:rsidR="00227BE3" w:rsidRPr="00511F55">
              <w:rPr>
                <w:rStyle w:val="Hyperlink"/>
                <w:noProof/>
              </w:rPr>
              <w:t>Abstract</w:t>
            </w:r>
            <w:r w:rsidR="00227BE3">
              <w:rPr>
                <w:noProof/>
                <w:webHidden/>
              </w:rPr>
              <w:tab/>
            </w:r>
            <w:r w:rsidR="00227BE3">
              <w:rPr>
                <w:noProof/>
                <w:webHidden/>
              </w:rPr>
              <w:fldChar w:fldCharType="begin"/>
            </w:r>
            <w:r w:rsidR="00227BE3">
              <w:rPr>
                <w:noProof/>
                <w:webHidden/>
              </w:rPr>
              <w:instrText xml:space="preserve"> PAGEREF _Toc502868002 \h </w:instrText>
            </w:r>
            <w:r w:rsidR="00227BE3">
              <w:rPr>
                <w:noProof/>
                <w:webHidden/>
              </w:rPr>
            </w:r>
            <w:r w:rsidR="00227BE3">
              <w:rPr>
                <w:noProof/>
                <w:webHidden/>
              </w:rPr>
              <w:fldChar w:fldCharType="separate"/>
            </w:r>
            <w:r w:rsidR="00227BE3">
              <w:rPr>
                <w:noProof/>
                <w:webHidden/>
              </w:rPr>
              <w:t>IV</w:t>
            </w:r>
            <w:r w:rsidR="00227BE3">
              <w:rPr>
                <w:noProof/>
                <w:webHidden/>
              </w:rPr>
              <w:fldChar w:fldCharType="end"/>
            </w:r>
          </w:hyperlink>
        </w:p>
        <w:p w:rsidR="00227BE3" w:rsidRDefault="00EE4A22">
          <w:pPr>
            <w:pStyle w:val="Verzeichnis1"/>
            <w:rPr>
              <w:rFonts w:asciiTheme="minorHAnsi" w:eastAsiaTheme="minorEastAsia" w:hAnsiTheme="minorHAnsi"/>
              <w:noProof/>
              <w:sz w:val="22"/>
              <w:lang w:eastAsia="de-DE"/>
            </w:rPr>
          </w:pPr>
          <w:hyperlink w:anchor="_Toc502868003" w:history="1">
            <w:r w:rsidR="00227BE3" w:rsidRPr="00511F55">
              <w:rPr>
                <w:rStyle w:val="Hyperlink"/>
                <w:noProof/>
              </w:rPr>
              <w:t>1</w:t>
            </w:r>
            <w:r w:rsidR="00227BE3">
              <w:rPr>
                <w:rFonts w:asciiTheme="minorHAnsi" w:eastAsiaTheme="minorEastAsia" w:hAnsiTheme="minorHAnsi"/>
                <w:noProof/>
                <w:sz w:val="22"/>
                <w:lang w:eastAsia="de-DE"/>
              </w:rPr>
              <w:tab/>
            </w:r>
            <w:r w:rsidR="00227BE3" w:rsidRPr="00511F55">
              <w:rPr>
                <w:rStyle w:val="Hyperlink"/>
                <w:noProof/>
              </w:rPr>
              <w:t>Einleitung</w:t>
            </w:r>
            <w:r w:rsidR="00227BE3">
              <w:rPr>
                <w:noProof/>
                <w:webHidden/>
              </w:rPr>
              <w:tab/>
            </w:r>
            <w:r w:rsidR="00227BE3">
              <w:rPr>
                <w:noProof/>
                <w:webHidden/>
              </w:rPr>
              <w:fldChar w:fldCharType="begin"/>
            </w:r>
            <w:r w:rsidR="00227BE3">
              <w:rPr>
                <w:noProof/>
                <w:webHidden/>
              </w:rPr>
              <w:instrText xml:space="preserve"> PAGEREF _Toc502868003 \h </w:instrText>
            </w:r>
            <w:r w:rsidR="00227BE3">
              <w:rPr>
                <w:noProof/>
                <w:webHidden/>
              </w:rPr>
            </w:r>
            <w:r w:rsidR="00227BE3">
              <w:rPr>
                <w:noProof/>
                <w:webHidden/>
              </w:rPr>
              <w:fldChar w:fldCharType="separate"/>
            </w:r>
            <w:r w:rsidR="00227BE3">
              <w:rPr>
                <w:noProof/>
                <w:webHidden/>
              </w:rPr>
              <w:t>1</w:t>
            </w:r>
            <w:r w:rsidR="00227BE3">
              <w:rPr>
                <w:noProof/>
                <w:webHidden/>
              </w:rPr>
              <w:fldChar w:fldCharType="end"/>
            </w:r>
          </w:hyperlink>
        </w:p>
        <w:p w:rsidR="00227BE3" w:rsidRDefault="00EE4A22">
          <w:pPr>
            <w:pStyle w:val="Verzeichnis1"/>
            <w:rPr>
              <w:rFonts w:asciiTheme="minorHAnsi" w:eastAsiaTheme="minorEastAsia" w:hAnsiTheme="minorHAnsi"/>
              <w:noProof/>
              <w:sz w:val="22"/>
              <w:lang w:eastAsia="de-DE"/>
            </w:rPr>
          </w:pPr>
          <w:hyperlink w:anchor="_Toc502868004" w:history="1">
            <w:r w:rsidR="00227BE3" w:rsidRPr="00511F55">
              <w:rPr>
                <w:rStyle w:val="Hyperlink"/>
                <w:noProof/>
              </w:rPr>
              <w:t>2</w:t>
            </w:r>
            <w:r w:rsidR="00227BE3">
              <w:rPr>
                <w:rFonts w:asciiTheme="minorHAnsi" w:eastAsiaTheme="minorEastAsia" w:hAnsiTheme="minorHAnsi"/>
                <w:noProof/>
                <w:sz w:val="22"/>
                <w:lang w:eastAsia="de-DE"/>
              </w:rPr>
              <w:tab/>
            </w:r>
            <w:r w:rsidR="00227BE3" w:rsidRPr="00511F55">
              <w:rPr>
                <w:rStyle w:val="Hyperlink"/>
                <w:noProof/>
              </w:rPr>
              <w:t>Allgemeine Anmerkungen zur Formatierung</w:t>
            </w:r>
            <w:r w:rsidR="00227BE3">
              <w:rPr>
                <w:noProof/>
                <w:webHidden/>
              </w:rPr>
              <w:tab/>
            </w:r>
            <w:r w:rsidR="00227BE3">
              <w:rPr>
                <w:noProof/>
                <w:webHidden/>
              </w:rPr>
              <w:fldChar w:fldCharType="begin"/>
            </w:r>
            <w:r w:rsidR="00227BE3">
              <w:rPr>
                <w:noProof/>
                <w:webHidden/>
              </w:rPr>
              <w:instrText xml:space="preserve"> PAGEREF _Toc502868004 \h </w:instrText>
            </w:r>
            <w:r w:rsidR="00227BE3">
              <w:rPr>
                <w:noProof/>
                <w:webHidden/>
              </w:rPr>
            </w:r>
            <w:r w:rsidR="00227BE3">
              <w:rPr>
                <w:noProof/>
                <w:webHidden/>
              </w:rPr>
              <w:fldChar w:fldCharType="separate"/>
            </w:r>
            <w:r w:rsidR="00227BE3">
              <w:rPr>
                <w:noProof/>
                <w:webHidden/>
              </w:rPr>
              <w:t>1</w:t>
            </w:r>
            <w:r w:rsidR="00227BE3">
              <w:rPr>
                <w:noProof/>
                <w:webHidden/>
              </w:rPr>
              <w:fldChar w:fldCharType="end"/>
            </w:r>
          </w:hyperlink>
        </w:p>
        <w:p w:rsidR="00227BE3" w:rsidRDefault="00EE4A22">
          <w:pPr>
            <w:pStyle w:val="Verzeichnis2"/>
            <w:rPr>
              <w:rFonts w:asciiTheme="minorHAnsi" w:eastAsiaTheme="minorEastAsia" w:hAnsiTheme="minorHAnsi"/>
              <w:noProof/>
              <w:sz w:val="22"/>
              <w:lang w:eastAsia="de-DE"/>
            </w:rPr>
          </w:pPr>
          <w:hyperlink w:anchor="_Toc502868005" w:history="1">
            <w:r w:rsidR="00227BE3" w:rsidRPr="00511F55">
              <w:rPr>
                <w:rStyle w:val="Hyperlink"/>
                <w:noProof/>
              </w:rPr>
              <w:t>2.1</w:t>
            </w:r>
            <w:r w:rsidR="00227BE3">
              <w:rPr>
                <w:rFonts w:asciiTheme="minorHAnsi" w:eastAsiaTheme="minorEastAsia" w:hAnsiTheme="minorHAnsi"/>
                <w:noProof/>
                <w:sz w:val="22"/>
                <w:lang w:eastAsia="de-DE"/>
              </w:rPr>
              <w:tab/>
            </w:r>
            <w:r w:rsidR="00227BE3" w:rsidRPr="00511F55">
              <w:rPr>
                <w:rStyle w:val="Hyperlink"/>
                <w:noProof/>
              </w:rPr>
              <w:t>Unterkapitel</w:t>
            </w:r>
            <w:r w:rsidR="00227BE3">
              <w:rPr>
                <w:noProof/>
                <w:webHidden/>
              </w:rPr>
              <w:tab/>
            </w:r>
            <w:r w:rsidR="00227BE3">
              <w:rPr>
                <w:noProof/>
                <w:webHidden/>
              </w:rPr>
              <w:fldChar w:fldCharType="begin"/>
            </w:r>
            <w:r w:rsidR="00227BE3">
              <w:rPr>
                <w:noProof/>
                <w:webHidden/>
              </w:rPr>
              <w:instrText xml:space="preserve"> PAGEREF _Toc502868005 \h </w:instrText>
            </w:r>
            <w:r w:rsidR="00227BE3">
              <w:rPr>
                <w:noProof/>
                <w:webHidden/>
              </w:rPr>
            </w:r>
            <w:r w:rsidR="00227BE3">
              <w:rPr>
                <w:noProof/>
                <w:webHidden/>
              </w:rPr>
              <w:fldChar w:fldCharType="separate"/>
            </w:r>
            <w:r w:rsidR="00227BE3">
              <w:rPr>
                <w:noProof/>
                <w:webHidden/>
              </w:rPr>
              <w:t>1</w:t>
            </w:r>
            <w:r w:rsidR="00227BE3">
              <w:rPr>
                <w:noProof/>
                <w:webHidden/>
              </w:rPr>
              <w:fldChar w:fldCharType="end"/>
            </w:r>
          </w:hyperlink>
        </w:p>
        <w:p w:rsidR="00227BE3" w:rsidRDefault="00EE4A22">
          <w:pPr>
            <w:pStyle w:val="Verzeichnis2"/>
            <w:rPr>
              <w:rFonts w:asciiTheme="minorHAnsi" w:eastAsiaTheme="minorEastAsia" w:hAnsiTheme="minorHAnsi"/>
              <w:noProof/>
              <w:sz w:val="22"/>
              <w:lang w:eastAsia="de-DE"/>
            </w:rPr>
          </w:pPr>
          <w:hyperlink w:anchor="_Toc502868006" w:history="1">
            <w:r w:rsidR="00227BE3" w:rsidRPr="00511F55">
              <w:rPr>
                <w:rStyle w:val="Hyperlink"/>
                <w:noProof/>
              </w:rPr>
              <w:t>2.2</w:t>
            </w:r>
            <w:r w:rsidR="00227BE3">
              <w:rPr>
                <w:rFonts w:asciiTheme="minorHAnsi" w:eastAsiaTheme="minorEastAsia" w:hAnsiTheme="minorHAnsi"/>
                <w:noProof/>
                <w:sz w:val="22"/>
                <w:lang w:eastAsia="de-DE"/>
              </w:rPr>
              <w:tab/>
            </w:r>
            <w:r w:rsidR="00227BE3" w:rsidRPr="00511F55">
              <w:rPr>
                <w:rStyle w:val="Hyperlink"/>
                <w:noProof/>
              </w:rPr>
              <w:t>Satzspiegel</w:t>
            </w:r>
            <w:r w:rsidR="00227BE3">
              <w:rPr>
                <w:noProof/>
                <w:webHidden/>
              </w:rPr>
              <w:tab/>
            </w:r>
            <w:r w:rsidR="00227BE3">
              <w:rPr>
                <w:noProof/>
                <w:webHidden/>
              </w:rPr>
              <w:fldChar w:fldCharType="begin"/>
            </w:r>
            <w:r w:rsidR="00227BE3">
              <w:rPr>
                <w:noProof/>
                <w:webHidden/>
              </w:rPr>
              <w:instrText xml:space="preserve"> PAGEREF _Toc502868006 \h </w:instrText>
            </w:r>
            <w:r w:rsidR="00227BE3">
              <w:rPr>
                <w:noProof/>
                <w:webHidden/>
              </w:rPr>
            </w:r>
            <w:r w:rsidR="00227BE3">
              <w:rPr>
                <w:noProof/>
                <w:webHidden/>
              </w:rPr>
              <w:fldChar w:fldCharType="separate"/>
            </w:r>
            <w:r w:rsidR="00227BE3">
              <w:rPr>
                <w:noProof/>
                <w:webHidden/>
              </w:rPr>
              <w:t>1</w:t>
            </w:r>
            <w:r w:rsidR="00227BE3">
              <w:rPr>
                <w:noProof/>
                <w:webHidden/>
              </w:rPr>
              <w:fldChar w:fldCharType="end"/>
            </w:r>
          </w:hyperlink>
        </w:p>
        <w:p w:rsidR="00227BE3" w:rsidRDefault="00EE4A22">
          <w:pPr>
            <w:pStyle w:val="Verzeichnis2"/>
            <w:rPr>
              <w:rFonts w:asciiTheme="minorHAnsi" w:eastAsiaTheme="minorEastAsia" w:hAnsiTheme="minorHAnsi"/>
              <w:noProof/>
              <w:sz w:val="22"/>
              <w:lang w:eastAsia="de-DE"/>
            </w:rPr>
          </w:pPr>
          <w:hyperlink w:anchor="_Toc502868007" w:history="1">
            <w:r w:rsidR="00227BE3" w:rsidRPr="00511F55">
              <w:rPr>
                <w:rStyle w:val="Hyperlink"/>
                <w:noProof/>
              </w:rPr>
              <w:t>2.3</w:t>
            </w:r>
            <w:r w:rsidR="00227BE3">
              <w:rPr>
                <w:rFonts w:asciiTheme="minorHAnsi" w:eastAsiaTheme="minorEastAsia" w:hAnsiTheme="minorHAnsi"/>
                <w:noProof/>
                <w:sz w:val="22"/>
                <w:lang w:eastAsia="de-DE"/>
              </w:rPr>
              <w:tab/>
            </w:r>
            <w:r w:rsidR="00227BE3" w:rsidRPr="00511F55">
              <w:rPr>
                <w:rStyle w:val="Hyperlink"/>
                <w:noProof/>
              </w:rPr>
              <w:t>Deckblatt und Standardschriftart</w:t>
            </w:r>
            <w:r w:rsidR="00227BE3">
              <w:rPr>
                <w:noProof/>
                <w:webHidden/>
              </w:rPr>
              <w:tab/>
            </w:r>
            <w:r w:rsidR="00227BE3">
              <w:rPr>
                <w:noProof/>
                <w:webHidden/>
              </w:rPr>
              <w:fldChar w:fldCharType="begin"/>
            </w:r>
            <w:r w:rsidR="00227BE3">
              <w:rPr>
                <w:noProof/>
                <w:webHidden/>
              </w:rPr>
              <w:instrText xml:space="preserve"> PAGEREF _Toc502868007 \h </w:instrText>
            </w:r>
            <w:r w:rsidR="00227BE3">
              <w:rPr>
                <w:noProof/>
                <w:webHidden/>
              </w:rPr>
            </w:r>
            <w:r w:rsidR="00227BE3">
              <w:rPr>
                <w:noProof/>
                <w:webHidden/>
              </w:rPr>
              <w:fldChar w:fldCharType="separate"/>
            </w:r>
            <w:r w:rsidR="00227BE3">
              <w:rPr>
                <w:noProof/>
                <w:webHidden/>
              </w:rPr>
              <w:t>2</w:t>
            </w:r>
            <w:r w:rsidR="00227BE3">
              <w:rPr>
                <w:noProof/>
                <w:webHidden/>
              </w:rPr>
              <w:fldChar w:fldCharType="end"/>
            </w:r>
          </w:hyperlink>
        </w:p>
        <w:p w:rsidR="00227BE3" w:rsidRDefault="00EE4A22">
          <w:pPr>
            <w:pStyle w:val="Verzeichnis2"/>
            <w:rPr>
              <w:rFonts w:asciiTheme="minorHAnsi" w:eastAsiaTheme="minorEastAsia" w:hAnsiTheme="minorHAnsi"/>
              <w:noProof/>
              <w:sz w:val="22"/>
              <w:lang w:eastAsia="de-DE"/>
            </w:rPr>
          </w:pPr>
          <w:hyperlink w:anchor="_Toc502868008" w:history="1">
            <w:r w:rsidR="00227BE3" w:rsidRPr="00511F55">
              <w:rPr>
                <w:rStyle w:val="Hyperlink"/>
                <w:noProof/>
              </w:rPr>
              <w:t>2.4</w:t>
            </w:r>
            <w:r w:rsidR="00227BE3">
              <w:rPr>
                <w:rFonts w:asciiTheme="minorHAnsi" w:eastAsiaTheme="minorEastAsia" w:hAnsiTheme="minorHAnsi"/>
                <w:noProof/>
                <w:sz w:val="22"/>
                <w:lang w:eastAsia="de-DE"/>
              </w:rPr>
              <w:tab/>
            </w:r>
            <w:r w:rsidR="00227BE3" w:rsidRPr="00511F55">
              <w:rPr>
                <w:rStyle w:val="Hyperlink"/>
                <w:noProof/>
                <w:shd w:val="clear" w:color="auto" w:fill="FFFFFF"/>
              </w:rPr>
              <w:t>Überschriften und Fließtext</w:t>
            </w:r>
            <w:r w:rsidR="00227BE3">
              <w:rPr>
                <w:noProof/>
                <w:webHidden/>
              </w:rPr>
              <w:tab/>
            </w:r>
            <w:r w:rsidR="00227BE3">
              <w:rPr>
                <w:noProof/>
                <w:webHidden/>
              </w:rPr>
              <w:fldChar w:fldCharType="begin"/>
            </w:r>
            <w:r w:rsidR="00227BE3">
              <w:rPr>
                <w:noProof/>
                <w:webHidden/>
              </w:rPr>
              <w:instrText xml:space="preserve"> PAGEREF _Toc502868008 \h </w:instrText>
            </w:r>
            <w:r w:rsidR="00227BE3">
              <w:rPr>
                <w:noProof/>
                <w:webHidden/>
              </w:rPr>
            </w:r>
            <w:r w:rsidR="00227BE3">
              <w:rPr>
                <w:noProof/>
                <w:webHidden/>
              </w:rPr>
              <w:fldChar w:fldCharType="separate"/>
            </w:r>
            <w:r w:rsidR="00227BE3">
              <w:rPr>
                <w:noProof/>
                <w:webHidden/>
              </w:rPr>
              <w:t>2</w:t>
            </w:r>
            <w:r w:rsidR="00227BE3">
              <w:rPr>
                <w:noProof/>
                <w:webHidden/>
              </w:rPr>
              <w:fldChar w:fldCharType="end"/>
            </w:r>
          </w:hyperlink>
        </w:p>
        <w:p w:rsidR="00227BE3" w:rsidRDefault="00EE4A22">
          <w:pPr>
            <w:pStyle w:val="Verzeichnis1"/>
            <w:rPr>
              <w:rFonts w:asciiTheme="minorHAnsi" w:eastAsiaTheme="minorEastAsia" w:hAnsiTheme="minorHAnsi"/>
              <w:noProof/>
              <w:sz w:val="22"/>
              <w:lang w:eastAsia="de-DE"/>
            </w:rPr>
          </w:pPr>
          <w:hyperlink w:anchor="_Toc502868009" w:history="1">
            <w:r w:rsidR="00227BE3" w:rsidRPr="00511F55">
              <w:rPr>
                <w:rStyle w:val="Hyperlink"/>
                <w:noProof/>
              </w:rPr>
              <w:t>3</w:t>
            </w:r>
            <w:r w:rsidR="00227BE3">
              <w:rPr>
                <w:rFonts w:asciiTheme="minorHAnsi" w:eastAsiaTheme="minorEastAsia" w:hAnsiTheme="minorHAnsi"/>
                <w:noProof/>
                <w:sz w:val="22"/>
                <w:lang w:eastAsia="de-DE"/>
              </w:rPr>
              <w:tab/>
            </w:r>
            <w:r w:rsidR="00227BE3" w:rsidRPr="00511F55">
              <w:rPr>
                <w:rStyle w:val="Hyperlink"/>
                <w:noProof/>
              </w:rPr>
              <w:t>Weitere Vorgaben</w:t>
            </w:r>
            <w:r w:rsidR="00227BE3">
              <w:rPr>
                <w:noProof/>
                <w:webHidden/>
              </w:rPr>
              <w:tab/>
            </w:r>
            <w:r w:rsidR="00227BE3">
              <w:rPr>
                <w:noProof/>
                <w:webHidden/>
              </w:rPr>
              <w:fldChar w:fldCharType="begin"/>
            </w:r>
            <w:r w:rsidR="00227BE3">
              <w:rPr>
                <w:noProof/>
                <w:webHidden/>
              </w:rPr>
              <w:instrText xml:space="preserve"> PAGEREF _Toc502868009 \h </w:instrText>
            </w:r>
            <w:r w:rsidR="00227BE3">
              <w:rPr>
                <w:noProof/>
                <w:webHidden/>
              </w:rPr>
            </w:r>
            <w:r w:rsidR="00227BE3">
              <w:rPr>
                <w:noProof/>
                <w:webHidden/>
              </w:rPr>
              <w:fldChar w:fldCharType="separate"/>
            </w:r>
            <w:r w:rsidR="00227BE3">
              <w:rPr>
                <w:noProof/>
                <w:webHidden/>
              </w:rPr>
              <w:t>3</w:t>
            </w:r>
            <w:r w:rsidR="00227BE3">
              <w:rPr>
                <w:noProof/>
                <w:webHidden/>
              </w:rPr>
              <w:fldChar w:fldCharType="end"/>
            </w:r>
          </w:hyperlink>
        </w:p>
        <w:p w:rsidR="00227BE3" w:rsidRDefault="00EE4A22">
          <w:pPr>
            <w:pStyle w:val="Verzeichnis2"/>
            <w:rPr>
              <w:rFonts w:asciiTheme="minorHAnsi" w:eastAsiaTheme="minorEastAsia" w:hAnsiTheme="minorHAnsi"/>
              <w:noProof/>
              <w:sz w:val="22"/>
              <w:lang w:eastAsia="de-DE"/>
            </w:rPr>
          </w:pPr>
          <w:hyperlink w:anchor="_Toc502868010" w:history="1">
            <w:r w:rsidR="00227BE3" w:rsidRPr="00511F55">
              <w:rPr>
                <w:rStyle w:val="Hyperlink"/>
                <w:noProof/>
              </w:rPr>
              <w:t>3.1</w:t>
            </w:r>
            <w:r w:rsidR="00227BE3">
              <w:rPr>
                <w:rFonts w:asciiTheme="minorHAnsi" w:eastAsiaTheme="minorEastAsia" w:hAnsiTheme="minorHAnsi"/>
                <w:noProof/>
                <w:sz w:val="22"/>
                <w:lang w:eastAsia="de-DE"/>
              </w:rPr>
              <w:tab/>
            </w:r>
            <w:r w:rsidR="00227BE3" w:rsidRPr="00511F55">
              <w:rPr>
                <w:rStyle w:val="Hyperlink"/>
                <w:noProof/>
                <w:shd w:val="clear" w:color="auto" w:fill="FFFFFF"/>
              </w:rPr>
              <w:t>Aufzählungen</w:t>
            </w:r>
            <w:r w:rsidR="00227BE3">
              <w:rPr>
                <w:noProof/>
                <w:webHidden/>
              </w:rPr>
              <w:tab/>
            </w:r>
            <w:r w:rsidR="00227BE3">
              <w:rPr>
                <w:noProof/>
                <w:webHidden/>
              </w:rPr>
              <w:fldChar w:fldCharType="begin"/>
            </w:r>
            <w:r w:rsidR="00227BE3">
              <w:rPr>
                <w:noProof/>
                <w:webHidden/>
              </w:rPr>
              <w:instrText xml:space="preserve"> PAGEREF _Toc502868010 \h </w:instrText>
            </w:r>
            <w:r w:rsidR="00227BE3">
              <w:rPr>
                <w:noProof/>
                <w:webHidden/>
              </w:rPr>
            </w:r>
            <w:r w:rsidR="00227BE3">
              <w:rPr>
                <w:noProof/>
                <w:webHidden/>
              </w:rPr>
              <w:fldChar w:fldCharType="separate"/>
            </w:r>
            <w:r w:rsidR="00227BE3">
              <w:rPr>
                <w:noProof/>
                <w:webHidden/>
              </w:rPr>
              <w:t>3</w:t>
            </w:r>
            <w:r w:rsidR="00227BE3">
              <w:rPr>
                <w:noProof/>
                <w:webHidden/>
              </w:rPr>
              <w:fldChar w:fldCharType="end"/>
            </w:r>
          </w:hyperlink>
        </w:p>
        <w:p w:rsidR="00227BE3" w:rsidRDefault="00EE4A22">
          <w:pPr>
            <w:pStyle w:val="Verzeichnis2"/>
            <w:rPr>
              <w:rFonts w:asciiTheme="minorHAnsi" w:eastAsiaTheme="minorEastAsia" w:hAnsiTheme="minorHAnsi"/>
              <w:noProof/>
              <w:sz w:val="22"/>
              <w:lang w:eastAsia="de-DE"/>
            </w:rPr>
          </w:pPr>
          <w:hyperlink w:anchor="_Toc502868011" w:history="1">
            <w:r w:rsidR="00227BE3" w:rsidRPr="00511F55">
              <w:rPr>
                <w:rStyle w:val="Hyperlink"/>
                <w:rFonts w:cs="Times New Roman"/>
                <w:noProof/>
              </w:rPr>
              <w:t>3.2</w:t>
            </w:r>
            <w:r w:rsidR="00227BE3">
              <w:rPr>
                <w:rFonts w:asciiTheme="minorHAnsi" w:eastAsiaTheme="minorEastAsia" w:hAnsiTheme="minorHAnsi"/>
                <w:noProof/>
                <w:sz w:val="22"/>
                <w:lang w:eastAsia="de-DE"/>
              </w:rPr>
              <w:tab/>
            </w:r>
            <w:r w:rsidR="00227BE3" w:rsidRPr="00511F55">
              <w:rPr>
                <w:rStyle w:val="Hyperlink"/>
                <w:rFonts w:cs="Times New Roman"/>
                <w:noProof/>
              </w:rPr>
              <w:t>Abkürzungen</w:t>
            </w:r>
            <w:r w:rsidR="00227BE3">
              <w:rPr>
                <w:noProof/>
                <w:webHidden/>
              </w:rPr>
              <w:tab/>
            </w:r>
            <w:r w:rsidR="00227BE3">
              <w:rPr>
                <w:noProof/>
                <w:webHidden/>
              </w:rPr>
              <w:fldChar w:fldCharType="begin"/>
            </w:r>
            <w:r w:rsidR="00227BE3">
              <w:rPr>
                <w:noProof/>
                <w:webHidden/>
              </w:rPr>
              <w:instrText xml:space="preserve"> PAGEREF _Toc502868011 \h </w:instrText>
            </w:r>
            <w:r w:rsidR="00227BE3">
              <w:rPr>
                <w:noProof/>
                <w:webHidden/>
              </w:rPr>
            </w:r>
            <w:r w:rsidR="00227BE3">
              <w:rPr>
                <w:noProof/>
                <w:webHidden/>
              </w:rPr>
              <w:fldChar w:fldCharType="separate"/>
            </w:r>
            <w:r w:rsidR="00227BE3">
              <w:rPr>
                <w:noProof/>
                <w:webHidden/>
              </w:rPr>
              <w:t>3</w:t>
            </w:r>
            <w:r w:rsidR="00227BE3">
              <w:rPr>
                <w:noProof/>
                <w:webHidden/>
              </w:rPr>
              <w:fldChar w:fldCharType="end"/>
            </w:r>
          </w:hyperlink>
        </w:p>
        <w:p w:rsidR="00227BE3" w:rsidRDefault="00EE4A22">
          <w:pPr>
            <w:pStyle w:val="Verzeichnis2"/>
            <w:rPr>
              <w:rFonts w:asciiTheme="minorHAnsi" w:eastAsiaTheme="minorEastAsia" w:hAnsiTheme="minorHAnsi"/>
              <w:noProof/>
              <w:sz w:val="22"/>
              <w:lang w:eastAsia="de-DE"/>
            </w:rPr>
          </w:pPr>
          <w:hyperlink w:anchor="_Toc502868012" w:history="1">
            <w:r w:rsidR="00227BE3" w:rsidRPr="00511F55">
              <w:rPr>
                <w:rStyle w:val="Hyperlink"/>
                <w:noProof/>
              </w:rPr>
              <w:t>3.3</w:t>
            </w:r>
            <w:r w:rsidR="00227BE3">
              <w:rPr>
                <w:rFonts w:asciiTheme="minorHAnsi" w:eastAsiaTheme="minorEastAsia" w:hAnsiTheme="minorHAnsi"/>
                <w:noProof/>
                <w:sz w:val="22"/>
                <w:lang w:eastAsia="de-DE"/>
              </w:rPr>
              <w:tab/>
            </w:r>
            <w:r w:rsidR="00227BE3" w:rsidRPr="00511F55">
              <w:rPr>
                <w:rStyle w:val="Hyperlink"/>
                <w:noProof/>
              </w:rPr>
              <w:t>Fußnoten</w:t>
            </w:r>
            <w:r w:rsidR="00227BE3">
              <w:rPr>
                <w:noProof/>
                <w:webHidden/>
              </w:rPr>
              <w:tab/>
            </w:r>
            <w:r w:rsidR="00227BE3">
              <w:rPr>
                <w:noProof/>
                <w:webHidden/>
              </w:rPr>
              <w:fldChar w:fldCharType="begin"/>
            </w:r>
            <w:r w:rsidR="00227BE3">
              <w:rPr>
                <w:noProof/>
                <w:webHidden/>
              </w:rPr>
              <w:instrText xml:space="preserve"> PAGEREF _Toc502868012 \h </w:instrText>
            </w:r>
            <w:r w:rsidR="00227BE3">
              <w:rPr>
                <w:noProof/>
                <w:webHidden/>
              </w:rPr>
            </w:r>
            <w:r w:rsidR="00227BE3">
              <w:rPr>
                <w:noProof/>
                <w:webHidden/>
              </w:rPr>
              <w:fldChar w:fldCharType="separate"/>
            </w:r>
            <w:r w:rsidR="00227BE3">
              <w:rPr>
                <w:noProof/>
                <w:webHidden/>
              </w:rPr>
              <w:t>3</w:t>
            </w:r>
            <w:r w:rsidR="00227BE3">
              <w:rPr>
                <w:noProof/>
                <w:webHidden/>
              </w:rPr>
              <w:fldChar w:fldCharType="end"/>
            </w:r>
          </w:hyperlink>
        </w:p>
        <w:p w:rsidR="00227BE3" w:rsidRDefault="00EE4A22">
          <w:pPr>
            <w:pStyle w:val="Verzeichnis2"/>
            <w:rPr>
              <w:rFonts w:asciiTheme="minorHAnsi" w:eastAsiaTheme="minorEastAsia" w:hAnsiTheme="minorHAnsi"/>
              <w:noProof/>
              <w:sz w:val="22"/>
              <w:lang w:eastAsia="de-DE"/>
            </w:rPr>
          </w:pPr>
          <w:hyperlink w:anchor="_Toc502868013" w:history="1">
            <w:r w:rsidR="00227BE3" w:rsidRPr="00511F55">
              <w:rPr>
                <w:rStyle w:val="Hyperlink"/>
                <w:noProof/>
              </w:rPr>
              <w:t>3.4</w:t>
            </w:r>
            <w:r w:rsidR="00227BE3">
              <w:rPr>
                <w:rFonts w:asciiTheme="minorHAnsi" w:eastAsiaTheme="minorEastAsia" w:hAnsiTheme="minorHAnsi"/>
                <w:noProof/>
                <w:sz w:val="22"/>
                <w:lang w:eastAsia="de-DE"/>
              </w:rPr>
              <w:tab/>
            </w:r>
            <w:r w:rsidR="00227BE3" w:rsidRPr="00511F55">
              <w:rPr>
                <w:rStyle w:val="Hyperlink"/>
                <w:noProof/>
              </w:rPr>
              <w:t>Abbildungen</w:t>
            </w:r>
            <w:r w:rsidR="00227BE3">
              <w:rPr>
                <w:noProof/>
                <w:webHidden/>
              </w:rPr>
              <w:tab/>
            </w:r>
            <w:r w:rsidR="00227BE3">
              <w:rPr>
                <w:noProof/>
                <w:webHidden/>
              </w:rPr>
              <w:fldChar w:fldCharType="begin"/>
            </w:r>
            <w:r w:rsidR="00227BE3">
              <w:rPr>
                <w:noProof/>
                <w:webHidden/>
              </w:rPr>
              <w:instrText xml:space="preserve"> PAGEREF _Toc502868013 \h </w:instrText>
            </w:r>
            <w:r w:rsidR="00227BE3">
              <w:rPr>
                <w:noProof/>
                <w:webHidden/>
              </w:rPr>
            </w:r>
            <w:r w:rsidR="00227BE3">
              <w:rPr>
                <w:noProof/>
                <w:webHidden/>
              </w:rPr>
              <w:fldChar w:fldCharType="separate"/>
            </w:r>
            <w:r w:rsidR="00227BE3">
              <w:rPr>
                <w:noProof/>
                <w:webHidden/>
              </w:rPr>
              <w:t>4</w:t>
            </w:r>
            <w:r w:rsidR="00227BE3">
              <w:rPr>
                <w:noProof/>
                <w:webHidden/>
              </w:rPr>
              <w:fldChar w:fldCharType="end"/>
            </w:r>
          </w:hyperlink>
        </w:p>
        <w:p w:rsidR="00227BE3" w:rsidRDefault="00EE4A22">
          <w:pPr>
            <w:pStyle w:val="Verzeichnis1"/>
            <w:rPr>
              <w:rFonts w:asciiTheme="minorHAnsi" w:eastAsiaTheme="minorEastAsia" w:hAnsiTheme="minorHAnsi"/>
              <w:noProof/>
              <w:sz w:val="22"/>
              <w:lang w:eastAsia="de-DE"/>
            </w:rPr>
          </w:pPr>
          <w:hyperlink w:anchor="_Toc502868014" w:history="1">
            <w:r w:rsidR="00227BE3" w:rsidRPr="00511F55">
              <w:rPr>
                <w:rStyle w:val="Hyperlink"/>
                <w:noProof/>
              </w:rPr>
              <w:t>4</w:t>
            </w:r>
            <w:r w:rsidR="00227BE3">
              <w:rPr>
                <w:rFonts w:asciiTheme="minorHAnsi" w:eastAsiaTheme="minorEastAsia" w:hAnsiTheme="minorHAnsi"/>
                <w:noProof/>
                <w:sz w:val="22"/>
                <w:lang w:eastAsia="de-DE"/>
              </w:rPr>
              <w:tab/>
            </w:r>
            <w:r w:rsidR="00227BE3" w:rsidRPr="00511F55">
              <w:rPr>
                <w:rStyle w:val="Hyperlink"/>
                <w:noProof/>
              </w:rPr>
              <w:t>Verweise/Zitate und Literaturverzeichnis</w:t>
            </w:r>
            <w:r w:rsidR="00227BE3">
              <w:rPr>
                <w:noProof/>
                <w:webHidden/>
              </w:rPr>
              <w:tab/>
            </w:r>
            <w:r w:rsidR="00227BE3">
              <w:rPr>
                <w:noProof/>
                <w:webHidden/>
              </w:rPr>
              <w:fldChar w:fldCharType="begin"/>
            </w:r>
            <w:r w:rsidR="00227BE3">
              <w:rPr>
                <w:noProof/>
                <w:webHidden/>
              </w:rPr>
              <w:instrText xml:space="preserve"> PAGEREF _Toc502868014 \h </w:instrText>
            </w:r>
            <w:r w:rsidR="00227BE3">
              <w:rPr>
                <w:noProof/>
                <w:webHidden/>
              </w:rPr>
            </w:r>
            <w:r w:rsidR="00227BE3">
              <w:rPr>
                <w:noProof/>
                <w:webHidden/>
              </w:rPr>
              <w:fldChar w:fldCharType="separate"/>
            </w:r>
            <w:r w:rsidR="00227BE3">
              <w:rPr>
                <w:noProof/>
                <w:webHidden/>
              </w:rPr>
              <w:t>5</w:t>
            </w:r>
            <w:r w:rsidR="00227BE3">
              <w:rPr>
                <w:noProof/>
                <w:webHidden/>
              </w:rPr>
              <w:fldChar w:fldCharType="end"/>
            </w:r>
          </w:hyperlink>
        </w:p>
        <w:p w:rsidR="00227BE3" w:rsidRDefault="00EE4A22">
          <w:pPr>
            <w:pStyle w:val="Verzeichnis2"/>
            <w:rPr>
              <w:rFonts w:asciiTheme="minorHAnsi" w:eastAsiaTheme="minorEastAsia" w:hAnsiTheme="minorHAnsi"/>
              <w:noProof/>
              <w:sz w:val="22"/>
              <w:lang w:eastAsia="de-DE"/>
            </w:rPr>
          </w:pPr>
          <w:hyperlink w:anchor="_Toc502868015" w:history="1">
            <w:r w:rsidR="00227BE3" w:rsidRPr="00511F55">
              <w:rPr>
                <w:rStyle w:val="Hyperlink"/>
                <w:noProof/>
              </w:rPr>
              <w:t>4.1</w:t>
            </w:r>
            <w:r w:rsidR="00227BE3">
              <w:rPr>
                <w:rFonts w:asciiTheme="minorHAnsi" w:eastAsiaTheme="minorEastAsia" w:hAnsiTheme="minorHAnsi"/>
                <w:noProof/>
                <w:sz w:val="22"/>
                <w:lang w:eastAsia="de-DE"/>
              </w:rPr>
              <w:tab/>
            </w:r>
            <w:r w:rsidR="00227BE3" w:rsidRPr="00511F55">
              <w:rPr>
                <w:rStyle w:val="Hyperlink"/>
                <w:noProof/>
              </w:rPr>
              <w:t>Zitieren</w:t>
            </w:r>
            <w:r w:rsidR="00227BE3">
              <w:rPr>
                <w:noProof/>
                <w:webHidden/>
              </w:rPr>
              <w:tab/>
            </w:r>
            <w:r w:rsidR="00227BE3">
              <w:rPr>
                <w:noProof/>
                <w:webHidden/>
              </w:rPr>
              <w:fldChar w:fldCharType="begin"/>
            </w:r>
            <w:r w:rsidR="00227BE3">
              <w:rPr>
                <w:noProof/>
                <w:webHidden/>
              </w:rPr>
              <w:instrText xml:space="preserve"> PAGEREF _Toc502868015 \h </w:instrText>
            </w:r>
            <w:r w:rsidR="00227BE3">
              <w:rPr>
                <w:noProof/>
                <w:webHidden/>
              </w:rPr>
            </w:r>
            <w:r w:rsidR="00227BE3">
              <w:rPr>
                <w:noProof/>
                <w:webHidden/>
              </w:rPr>
              <w:fldChar w:fldCharType="separate"/>
            </w:r>
            <w:r w:rsidR="00227BE3">
              <w:rPr>
                <w:noProof/>
                <w:webHidden/>
              </w:rPr>
              <w:t>5</w:t>
            </w:r>
            <w:r w:rsidR="00227BE3">
              <w:rPr>
                <w:noProof/>
                <w:webHidden/>
              </w:rPr>
              <w:fldChar w:fldCharType="end"/>
            </w:r>
          </w:hyperlink>
        </w:p>
        <w:p w:rsidR="00227BE3" w:rsidRDefault="00EE4A22">
          <w:pPr>
            <w:pStyle w:val="Verzeichnis2"/>
            <w:rPr>
              <w:rFonts w:asciiTheme="minorHAnsi" w:eastAsiaTheme="minorEastAsia" w:hAnsiTheme="minorHAnsi"/>
              <w:noProof/>
              <w:sz w:val="22"/>
              <w:lang w:eastAsia="de-DE"/>
            </w:rPr>
          </w:pPr>
          <w:hyperlink w:anchor="_Toc502868016" w:history="1">
            <w:r w:rsidR="00227BE3" w:rsidRPr="00511F55">
              <w:rPr>
                <w:rStyle w:val="Hyperlink"/>
                <w:noProof/>
              </w:rPr>
              <w:t>4.2</w:t>
            </w:r>
            <w:r w:rsidR="00227BE3">
              <w:rPr>
                <w:rFonts w:asciiTheme="minorHAnsi" w:eastAsiaTheme="minorEastAsia" w:hAnsiTheme="minorHAnsi"/>
                <w:noProof/>
                <w:sz w:val="22"/>
                <w:lang w:eastAsia="de-DE"/>
              </w:rPr>
              <w:tab/>
            </w:r>
            <w:r w:rsidR="00227BE3" w:rsidRPr="00511F55">
              <w:rPr>
                <w:rStyle w:val="Hyperlink"/>
                <w:noProof/>
              </w:rPr>
              <w:t>Literaturverzeichnis</w:t>
            </w:r>
            <w:r w:rsidR="00227BE3">
              <w:rPr>
                <w:noProof/>
                <w:webHidden/>
              </w:rPr>
              <w:tab/>
            </w:r>
            <w:r w:rsidR="00227BE3">
              <w:rPr>
                <w:noProof/>
                <w:webHidden/>
              </w:rPr>
              <w:fldChar w:fldCharType="begin"/>
            </w:r>
            <w:r w:rsidR="00227BE3">
              <w:rPr>
                <w:noProof/>
                <w:webHidden/>
              </w:rPr>
              <w:instrText xml:space="preserve"> PAGEREF _Toc502868016 \h </w:instrText>
            </w:r>
            <w:r w:rsidR="00227BE3">
              <w:rPr>
                <w:noProof/>
                <w:webHidden/>
              </w:rPr>
            </w:r>
            <w:r w:rsidR="00227BE3">
              <w:rPr>
                <w:noProof/>
                <w:webHidden/>
              </w:rPr>
              <w:fldChar w:fldCharType="separate"/>
            </w:r>
            <w:r w:rsidR="00227BE3">
              <w:rPr>
                <w:noProof/>
                <w:webHidden/>
              </w:rPr>
              <w:t>6</w:t>
            </w:r>
            <w:r w:rsidR="00227BE3">
              <w:rPr>
                <w:noProof/>
                <w:webHidden/>
              </w:rPr>
              <w:fldChar w:fldCharType="end"/>
            </w:r>
          </w:hyperlink>
        </w:p>
        <w:p w:rsidR="00227BE3" w:rsidRDefault="00EE4A22">
          <w:pPr>
            <w:pStyle w:val="Verzeichnis2"/>
            <w:rPr>
              <w:rFonts w:asciiTheme="minorHAnsi" w:eastAsiaTheme="minorEastAsia" w:hAnsiTheme="minorHAnsi"/>
              <w:noProof/>
              <w:sz w:val="22"/>
              <w:lang w:eastAsia="de-DE"/>
            </w:rPr>
          </w:pPr>
          <w:hyperlink w:anchor="_Toc502868017" w:history="1">
            <w:r w:rsidR="00227BE3" w:rsidRPr="00511F55">
              <w:rPr>
                <w:rStyle w:val="Hyperlink"/>
                <w:rFonts w:cs="Times New Roman"/>
                <w:noProof/>
              </w:rPr>
              <w:t>4.3</w:t>
            </w:r>
            <w:r w:rsidR="00227BE3">
              <w:rPr>
                <w:rFonts w:asciiTheme="minorHAnsi" w:eastAsiaTheme="minorEastAsia" w:hAnsiTheme="minorHAnsi"/>
                <w:noProof/>
                <w:sz w:val="22"/>
                <w:lang w:eastAsia="de-DE"/>
              </w:rPr>
              <w:tab/>
            </w:r>
            <w:r w:rsidR="00227BE3" w:rsidRPr="00511F55">
              <w:rPr>
                <w:rStyle w:val="Hyperlink"/>
                <w:rFonts w:cs="Times New Roman"/>
                <w:noProof/>
              </w:rPr>
              <w:t>Alternative Zitation - Bilden kurzer Literaturreferenzen</w:t>
            </w:r>
            <w:r w:rsidR="00227BE3">
              <w:rPr>
                <w:noProof/>
                <w:webHidden/>
              </w:rPr>
              <w:tab/>
            </w:r>
            <w:r w:rsidR="00227BE3">
              <w:rPr>
                <w:noProof/>
                <w:webHidden/>
              </w:rPr>
              <w:fldChar w:fldCharType="begin"/>
            </w:r>
            <w:r w:rsidR="00227BE3">
              <w:rPr>
                <w:noProof/>
                <w:webHidden/>
              </w:rPr>
              <w:instrText xml:space="preserve"> PAGEREF _Toc502868017 \h </w:instrText>
            </w:r>
            <w:r w:rsidR="00227BE3">
              <w:rPr>
                <w:noProof/>
                <w:webHidden/>
              </w:rPr>
            </w:r>
            <w:r w:rsidR="00227BE3">
              <w:rPr>
                <w:noProof/>
                <w:webHidden/>
              </w:rPr>
              <w:fldChar w:fldCharType="separate"/>
            </w:r>
            <w:r w:rsidR="00227BE3">
              <w:rPr>
                <w:noProof/>
                <w:webHidden/>
              </w:rPr>
              <w:t>6</w:t>
            </w:r>
            <w:r w:rsidR="00227BE3">
              <w:rPr>
                <w:noProof/>
                <w:webHidden/>
              </w:rPr>
              <w:fldChar w:fldCharType="end"/>
            </w:r>
          </w:hyperlink>
        </w:p>
        <w:p w:rsidR="00227BE3" w:rsidRDefault="00EE4A22">
          <w:pPr>
            <w:pStyle w:val="Verzeichnis1"/>
            <w:rPr>
              <w:rFonts w:asciiTheme="minorHAnsi" w:eastAsiaTheme="minorEastAsia" w:hAnsiTheme="minorHAnsi"/>
              <w:noProof/>
              <w:sz w:val="22"/>
              <w:lang w:eastAsia="de-DE"/>
            </w:rPr>
          </w:pPr>
          <w:hyperlink w:anchor="_Toc502868018" w:history="1">
            <w:r w:rsidR="00227BE3" w:rsidRPr="00511F55">
              <w:rPr>
                <w:rStyle w:val="Hyperlink"/>
                <w:noProof/>
              </w:rPr>
              <w:t>5</w:t>
            </w:r>
            <w:r w:rsidR="00227BE3">
              <w:rPr>
                <w:rFonts w:asciiTheme="minorHAnsi" w:eastAsiaTheme="minorEastAsia" w:hAnsiTheme="minorHAnsi"/>
                <w:noProof/>
                <w:sz w:val="22"/>
                <w:lang w:eastAsia="de-DE"/>
              </w:rPr>
              <w:tab/>
            </w:r>
            <w:r w:rsidR="00227BE3" w:rsidRPr="00511F55">
              <w:rPr>
                <w:rStyle w:val="Hyperlink"/>
                <w:noProof/>
              </w:rPr>
              <w:t>Weitere Kapitel</w:t>
            </w:r>
            <w:r w:rsidR="00227BE3">
              <w:rPr>
                <w:noProof/>
                <w:webHidden/>
              </w:rPr>
              <w:tab/>
            </w:r>
            <w:r w:rsidR="00227BE3">
              <w:rPr>
                <w:noProof/>
                <w:webHidden/>
              </w:rPr>
              <w:fldChar w:fldCharType="begin"/>
            </w:r>
            <w:r w:rsidR="00227BE3">
              <w:rPr>
                <w:noProof/>
                <w:webHidden/>
              </w:rPr>
              <w:instrText xml:space="preserve"> PAGEREF _Toc502868018 \h </w:instrText>
            </w:r>
            <w:r w:rsidR="00227BE3">
              <w:rPr>
                <w:noProof/>
                <w:webHidden/>
              </w:rPr>
            </w:r>
            <w:r w:rsidR="00227BE3">
              <w:rPr>
                <w:noProof/>
                <w:webHidden/>
              </w:rPr>
              <w:fldChar w:fldCharType="separate"/>
            </w:r>
            <w:r w:rsidR="00227BE3">
              <w:rPr>
                <w:noProof/>
                <w:webHidden/>
              </w:rPr>
              <w:t>7</w:t>
            </w:r>
            <w:r w:rsidR="00227BE3">
              <w:rPr>
                <w:noProof/>
                <w:webHidden/>
              </w:rPr>
              <w:fldChar w:fldCharType="end"/>
            </w:r>
          </w:hyperlink>
        </w:p>
        <w:p w:rsidR="00227BE3" w:rsidRDefault="00EE4A22">
          <w:pPr>
            <w:pStyle w:val="Verzeichnis2"/>
            <w:rPr>
              <w:rFonts w:asciiTheme="minorHAnsi" w:eastAsiaTheme="minorEastAsia" w:hAnsiTheme="minorHAnsi"/>
              <w:noProof/>
              <w:sz w:val="22"/>
              <w:lang w:eastAsia="de-DE"/>
            </w:rPr>
          </w:pPr>
          <w:hyperlink w:anchor="_Toc502868019" w:history="1">
            <w:r w:rsidR="00227BE3" w:rsidRPr="00511F55">
              <w:rPr>
                <w:rStyle w:val="Hyperlink"/>
                <w:noProof/>
              </w:rPr>
              <w:t>5.1</w:t>
            </w:r>
            <w:r w:rsidR="00227BE3">
              <w:rPr>
                <w:rFonts w:asciiTheme="minorHAnsi" w:eastAsiaTheme="minorEastAsia" w:hAnsiTheme="minorHAnsi"/>
                <w:noProof/>
                <w:sz w:val="22"/>
                <w:lang w:eastAsia="de-DE"/>
              </w:rPr>
              <w:tab/>
            </w:r>
            <w:r w:rsidR="00227BE3" w:rsidRPr="00511F55">
              <w:rPr>
                <w:rStyle w:val="Hyperlink"/>
                <w:noProof/>
              </w:rPr>
              <w:t>weitere Unterkapitel</w:t>
            </w:r>
            <w:r w:rsidR="00227BE3">
              <w:rPr>
                <w:noProof/>
                <w:webHidden/>
              </w:rPr>
              <w:tab/>
            </w:r>
            <w:r w:rsidR="00227BE3">
              <w:rPr>
                <w:noProof/>
                <w:webHidden/>
              </w:rPr>
              <w:fldChar w:fldCharType="begin"/>
            </w:r>
            <w:r w:rsidR="00227BE3">
              <w:rPr>
                <w:noProof/>
                <w:webHidden/>
              </w:rPr>
              <w:instrText xml:space="preserve"> PAGEREF _Toc502868019 \h </w:instrText>
            </w:r>
            <w:r w:rsidR="00227BE3">
              <w:rPr>
                <w:noProof/>
                <w:webHidden/>
              </w:rPr>
            </w:r>
            <w:r w:rsidR="00227BE3">
              <w:rPr>
                <w:noProof/>
                <w:webHidden/>
              </w:rPr>
              <w:fldChar w:fldCharType="separate"/>
            </w:r>
            <w:r w:rsidR="00227BE3">
              <w:rPr>
                <w:noProof/>
                <w:webHidden/>
              </w:rPr>
              <w:t>7</w:t>
            </w:r>
            <w:r w:rsidR="00227BE3">
              <w:rPr>
                <w:noProof/>
                <w:webHidden/>
              </w:rPr>
              <w:fldChar w:fldCharType="end"/>
            </w:r>
          </w:hyperlink>
        </w:p>
        <w:p w:rsidR="00227BE3" w:rsidRDefault="00EE4A22">
          <w:pPr>
            <w:pStyle w:val="Verzeichnis2"/>
            <w:rPr>
              <w:rFonts w:asciiTheme="minorHAnsi" w:eastAsiaTheme="minorEastAsia" w:hAnsiTheme="minorHAnsi"/>
              <w:noProof/>
              <w:sz w:val="22"/>
              <w:lang w:eastAsia="de-DE"/>
            </w:rPr>
          </w:pPr>
          <w:hyperlink w:anchor="_Toc502868020" w:history="1">
            <w:r w:rsidR="00227BE3" w:rsidRPr="00511F55">
              <w:rPr>
                <w:rStyle w:val="Hyperlink"/>
                <w:noProof/>
              </w:rPr>
              <w:t>5.2</w:t>
            </w:r>
            <w:r w:rsidR="00227BE3">
              <w:rPr>
                <w:rFonts w:asciiTheme="minorHAnsi" w:eastAsiaTheme="minorEastAsia" w:hAnsiTheme="minorHAnsi"/>
                <w:noProof/>
                <w:sz w:val="22"/>
                <w:lang w:eastAsia="de-DE"/>
              </w:rPr>
              <w:tab/>
            </w:r>
            <w:r w:rsidR="00227BE3" w:rsidRPr="00511F55">
              <w:rPr>
                <w:rStyle w:val="Hyperlink"/>
                <w:noProof/>
              </w:rPr>
              <w:t>zweites Unterkapitel</w:t>
            </w:r>
            <w:r w:rsidR="00227BE3">
              <w:rPr>
                <w:noProof/>
                <w:webHidden/>
              </w:rPr>
              <w:tab/>
            </w:r>
            <w:r w:rsidR="00227BE3">
              <w:rPr>
                <w:noProof/>
                <w:webHidden/>
              </w:rPr>
              <w:fldChar w:fldCharType="begin"/>
            </w:r>
            <w:r w:rsidR="00227BE3">
              <w:rPr>
                <w:noProof/>
                <w:webHidden/>
              </w:rPr>
              <w:instrText xml:space="preserve"> PAGEREF _Toc502868020 \h </w:instrText>
            </w:r>
            <w:r w:rsidR="00227BE3">
              <w:rPr>
                <w:noProof/>
                <w:webHidden/>
              </w:rPr>
            </w:r>
            <w:r w:rsidR="00227BE3">
              <w:rPr>
                <w:noProof/>
                <w:webHidden/>
              </w:rPr>
              <w:fldChar w:fldCharType="separate"/>
            </w:r>
            <w:r w:rsidR="00227BE3">
              <w:rPr>
                <w:noProof/>
                <w:webHidden/>
              </w:rPr>
              <w:t>7</w:t>
            </w:r>
            <w:r w:rsidR="00227BE3">
              <w:rPr>
                <w:noProof/>
                <w:webHidden/>
              </w:rPr>
              <w:fldChar w:fldCharType="end"/>
            </w:r>
          </w:hyperlink>
        </w:p>
        <w:p w:rsidR="00227BE3" w:rsidRDefault="00EE4A22">
          <w:pPr>
            <w:pStyle w:val="Verzeichnis1"/>
            <w:rPr>
              <w:rFonts w:asciiTheme="minorHAnsi" w:eastAsiaTheme="minorEastAsia" w:hAnsiTheme="minorHAnsi"/>
              <w:noProof/>
              <w:sz w:val="22"/>
              <w:lang w:eastAsia="de-DE"/>
            </w:rPr>
          </w:pPr>
          <w:hyperlink w:anchor="_Toc502868021" w:history="1">
            <w:r w:rsidR="00227BE3" w:rsidRPr="00511F55">
              <w:rPr>
                <w:rStyle w:val="Hyperlink"/>
                <w:noProof/>
              </w:rPr>
              <w:t>6</w:t>
            </w:r>
            <w:r w:rsidR="00227BE3">
              <w:rPr>
                <w:rFonts w:asciiTheme="minorHAnsi" w:eastAsiaTheme="minorEastAsia" w:hAnsiTheme="minorHAnsi"/>
                <w:noProof/>
                <w:sz w:val="22"/>
                <w:lang w:eastAsia="de-DE"/>
              </w:rPr>
              <w:tab/>
            </w:r>
            <w:r w:rsidR="00227BE3" w:rsidRPr="00511F55">
              <w:rPr>
                <w:rStyle w:val="Hyperlink"/>
                <w:noProof/>
              </w:rPr>
              <w:t>Schlussbetrachtung</w:t>
            </w:r>
            <w:r w:rsidR="00227BE3">
              <w:rPr>
                <w:noProof/>
                <w:webHidden/>
              </w:rPr>
              <w:tab/>
            </w:r>
            <w:r w:rsidR="00227BE3">
              <w:rPr>
                <w:noProof/>
                <w:webHidden/>
              </w:rPr>
              <w:fldChar w:fldCharType="begin"/>
            </w:r>
            <w:r w:rsidR="00227BE3">
              <w:rPr>
                <w:noProof/>
                <w:webHidden/>
              </w:rPr>
              <w:instrText xml:space="preserve"> PAGEREF _Toc502868021 \h </w:instrText>
            </w:r>
            <w:r w:rsidR="00227BE3">
              <w:rPr>
                <w:noProof/>
                <w:webHidden/>
              </w:rPr>
            </w:r>
            <w:r w:rsidR="00227BE3">
              <w:rPr>
                <w:noProof/>
                <w:webHidden/>
              </w:rPr>
              <w:fldChar w:fldCharType="separate"/>
            </w:r>
            <w:r w:rsidR="00227BE3">
              <w:rPr>
                <w:noProof/>
                <w:webHidden/>
              </w:rPr>
              <w:t>7</w:t>
            </w:r>
            <w:r w:rsidR="00227BE3">
              <w:rPr>
                <w:noProof/>
                <w:webHidden/>
              </w:rPr>
              <w:fldChar w:fldCharType="end"/>
            </w:r>
          </w:hyperlink>
        </w:p>
        <w:p w:rsidR="00227BE3" w:rsidRDefault="00EE4A22">
          <w:pPr>
            <w:pStyle w:val="Verzeichnis1"/>
            <w:rPr>
              <w:rFonts w:asciiTheme="minorHAnsi" w:eastAsiaTheme="minorEastAsia" w:hAnsiTheme="minorHAnsi"/>
              <w:noProof/>
              <w:sz w:val="22"/>
              <w:lang w:eastAsia="de-DE"/>
            </w:rPr>
          </w:pPr>
          <w:hyperlink w:anchor="_Toc502868022" w:history="1">
            <w:r w:rsidR="00227BE3" w:rsidRPr="00511F55">
              <w:rPr>
                <w:rStyle w:val="Hyperlink"/>
                <w:noProof/>
              </w:rPr>
              <w:t>7</w:t>
            </w:r>
            <w:r w:rsidR="00227BE3">
              <w:rPr>
                <w:rFonts w:asciiTheme="minorHAnsi" w:eastAsiaTheme="minorEastAsia" w:hAnsiTheme="minorHAnsi"/>
                <w:noProof/>
                <w:sz w:val="22"/>
                <w:lang w:eastAsia="de-DE"/>
              </w:rPr>
              <w:tab/>
            </w:r>
            <w:r w:rsidR="00227BE3" w:rsidRPr="00511F55">
              <w:rPr>
                <w:rStyle w:val="Hyperlink"/>
                <w:noProof/>
              </w:rPr>
              <w:t>Literaturverzeichnis</w:t>
            </w:r>
            <w:r w:rsidR="00227BE3">
              <w:rPr>
                <w:noProof/>
                <w:webHidden/>
              </w:rPr>
              <w:tab/>
            </w:r>
            <w:r w:rsidR="00227BE3">
              <w:rPr>
                <w:noProof/>
                <w:webHidden/>
              </w:rPr>
              <w:fldChar w:fldCharType="begin"/>
            </w:r>
            <w:r w:rsidR="00227BE3">
              <w:rPr>
                <w:noProof/>
                <w:webHidden/>
              </w:rPr>
              <w:instrText xml:space="preserve"> PAGEREF _Toc502868022 \h </w:instrText>
            </w:r>
            <w:r w:rsidR="00227BE3">
              <w:rPr>
                <w:noProof/>
                <w:webHidden/>
              </w:rPr>
            </w:r>
            <w:r w:rsidR="00227BE3">
              <w:rPr>
                <w:noProof/>
                <w:webHidden/>
              </w:rPr>
              <w:fldChar w:fldCharType="separate"/>
            </w:r>
            <w:r w:rsidR="00227BE3">
              <w:rPr>
                <w:noProof/>
                <w:webHidden/>
              </w:rPr>
              <w:t>8</w:t>
            </w:r>
            <w:r w:rsidR="00227BE3">
              <w:rPr>
                <w:noProof/>
                <w:webHidden/>
              </w:rPr>
              <w:fldChar w:fldCharType="end"/>
            </w:r>
          </w:hyperlink>
        </w:p>
        <w:p w:rsidR="00227BE3" w:rsidRDefault="00EE4A22">
          <w:pPr>
            <w:pStyle w:val="Verzeichnis1"/>
            <w:rPr>
              <w:rFonts w:asciiTheme="minorHAnsi" w:eastAsiaTheme="minorEastAsia" w:hAnsiTheme="minorHAnsi"/>
              <w:noProof/>
              <w:sz w:val="22"/>
              <w:lang w:eastAsia="de-DE"/>
            </w:rPr>
          </w:pPr>
          <w:hyperlink w:anchor="_Toc502868023" w:history="1">
            <w:r w:rsidR="00227BE3" w:rsidRPr="00511F55">
              <w:rPr>
                <w:rStyle w:val="Hyperlink"/>
                <w:noProof/>
              </w:rPr>
              <w:t>Anlagen</w:t>
            </w:r>
            <w:r w:rsidR="00227BE3">
              <w:rPr>
                <w:noProof/>
                <w:webHidden/>
              </w:rPr>
              <w:tab/>
            </w:r>
            <w:r w:rsidR="00227BE3">
              <w:rPr>
                <w:noProof/>
                <w:webHidden/>
              </w:rPr>
              <w:fldChar w:fldCharType="begin"/>
            </w:r>
            <w:r w:rsidR="00227BE3">
              <w:rPr>
                <w:noProof/>
                <w:webHidden/>
              </w:rPr>
              <w:instrText xml:space="preserve"> PAGEREF _Toc502868023 \h </w:instrText>
            </w:r>
            <w:r w:rsidR="00227BE3">
              <w:rPr>
                <w:noProof/>
                <w:webHidden/>
              </w:rPr>
            </w:r>
            <w:r w:rsidR="00227BE3">
              <w:rPr>
                <w:noProof/>
                <w:webHidden/>
              </w:rPr>
              <w:fldChar w:fldCharType="separate"/>
            </w:r>
            <w:r w:rsidR="00227BE3">
              <w:rPr>
                <w:noProof/>
                <w:webHidden/>
              </w:rPr>
              <w:t>9</w:t>
            </w:r>
            <w:r w:rsidR="00227BE3">
              <w:rPr>
                <w:noProof/>
                <w:webHidden/>
              </w:rPr>
              <w:fldChar w:fldCharType="end"/>
            </w:r>
          </w:hyperlink>
        </w:p>
        <w:p w:rsidR="00227BE3" w:rsidRDefault="00EE4A22">
          <w:pPr>
            <w:pStyle w:val="Verzeichnis2"/>
            <w:rPr>
              <w:rFonts w:asciiTheme="minorHAnsi" w:eastAsiaTheme="minorEastAsia" w:hAnsiTheme="minorHAnsi"/>
              <w:noProof/>
              <w:sz w:val="22"/>
              <w:lang w:eastAsia="de-DE"/>
            </w:rPr>
          </w:pPr>
          <w:hyperlink w:anchor="_Toc502868024" w:history="1">
            <w:r w:rsidR="00227BE3" w:rsidRPr="00511F55">
              <w:rPr>
                <w:rStyle w:val="Hyperlink"/>
                <w:noProof/>
              </w:rPr>
              <w:t>A.1</w:t>
            </w:r>
            <w:r w:rsidR="00227BE3">
              <w:rPr>
                <w:rFonts w:asciiTheme="minorHAnsi" w:eastAsiaTheme="minorEastAsia" w:hAnsiTheme="minorHAnsi"/>
                <w:noProof/>
                <w:sz w:val="22"/>
                <w:lang w:eastAsia="de-DE"/>
              </w:rPr>
              <w:tab/>
            </w:r>
            <w:r w:rsidR="00227BE3" w:rsidRPr="00511F55">
              <w:rPr>
                <w:rStyle w:val="Hyperlink"/>
                <w:noProof/>
              </w:rPr>
              <w:t>Barrierefreie Aufbereitung des Dokumentes</w:t>
            </w:r>
            <w:r w:rsidR="00227BE3">
              <w:rPr>
                <w:noProof/>
                <w:webHidden/>
              </w:rPr>
              <w:tab/>
            </w:r>
            <w:r w:rsidR="00227BE3">
              <w:rPr>
                <w:noProof/>
                <w:webHidden/>
              </w:rPr>
              <w:fldChar w:fldCharType="begin"/>
            </w:r>
            <w:r w:rsidR="00227BE3">
              <w:rPr>
                <w:noProof/>
                <w:webHidden/>
              </w:rPr>
              <w:instrText xml:space="preserve"> PAGEREF _Toc502868024 \h </w:instrText>
            </w:r>
            <w:r w:rsidR="00227BE3">
              <w:rPr>
                <w:noProof/>
                <w:webHidden/>
              </w:rPr>
            </w:r>
            <w:r w:rsidR="00227BE3">
              <w:rPr>
                <w:noProof/>
                <w:webHidden/>
              </w:rPr>
              <w:fldChar w:fldCharType="separate"/>
            </w:r>
            <w:r w:rsidR="00227BE3">
              <w:rPr>
                <w:noProof/>
                <w:webHidden/>
              </w:rPr>
              <w:t>9</w:t>
            </w:r>
            <w:r w:rsidR="00227BE3">
              <w:rPr>
                <w:noProof/>
                <w:webHidden/>
              </w:rPr>
              <w:fldChar w:fldCharType="end"/>
            </w:r>
          </w:hyperlink>
        </w:p>
        <w:p w:rsidR="00227BE3" w:rsidRDefault="00EE4A22">
          <w:pPr>
            <w:pStyle w:val="Verzeichnis3"/>
            <w:rPr>
              <w:rFonts w:asciiTheme="minorHAnsi" w:eastAsiaTheme="minorEastAsia" w:hAnsiTheme="minorHAnsi"/>
              <w:noProof/>
              <w:sz w:val="22"/>
              <w:lang w:eastAsia="de-DE"/>
            </w:rPr>
          </w:pPr>
          <w:hyperlink w:anchor="_Toc502868025" w:history="1">
            <w:r w:rsidR="00227BE3" w:rsidRPr="00511F55">
              <w:rPr>
                <w:rStyle w:val="Hyperlink"/>
                <w:noProof/>
              </w:rPr>
              <w:t>Sprache</w:t>
            </w:r>
            <w:r w:rsidR="00227BE3">
              <w:rPr>
                <w:noProof/>
                <w:webHidden/>
              </w:rPr>
              <w:tab/>
            </w:r>
            <w:r w:rsidR="00227BE3">
              <w:rPr>
                <w:noProof/>
                <w:webHidden/>
              </w:rPr>
              <w:fldChar w:fldCharType="begin"/>
            </w:r>
            <w:r w:rsidR="00227BE3">
              <w:rPr>
                <w:noProof/>
                <w:webHidden/>
              </w:rPr>
              <w:instrText xml:space="preserve"> PAGEREF _Toc502868025 \h </w:instrText>
            </w:r>
            <w:r w:rsidR="00227BE3">
              <w:rPr>
                <w:noProof/>
                <w:webHidden/>
              </w:rPr>
            </w:r>
            <w:r w:rsidR="00227BE3">
              <w:rPr>
                <w:noProof/>
                <w:webHidden/>
              </w:rPr>
              <w:fldChar w:fldCharType="separate"/>
            </w:r>
            <w:r w:rsidR="00227BE3">
              <w:rPr>
                <w:noProof/>
                <w:webHidden/>
              </w:rPr>
              <w:t>9</w:t>
            </w:r>
            <w:r w:rsidR="00227BE3">
              <w:rPr>
                <w:noProof/>
                <w:webHidden/>
              </w:rPr>
              <w:fldChar w:fldCharType="end"/>
            </w:r>
          </w:hyperlink>
        </w:p>
        <w:p w:rsidR="00227BE3" w:rsidRDefault="00EE4A22">
          <w:pPr>
            <w:pStyle w:val="Verzeichnis3"/>
            <w:rPr>
              <w:rFonts w:asciiTheme="minorHAnsi" w:eastAsiaTheme="minorEastAsia" w:hAnsiTheme="minorHAnsi"/>
              <w:noProof/>
              <w:sz w:val="22"/>
              <w:lang w:eastAsia="de-DE"/>
            </w:rPr>
          </w:pPr>
          <w:hyperlink w:anchor="_Toc502868026" w:history="1">
            <w:r w:rsidR="00227BE3" w:rsidRPr="00511F55">
              <w:rPr>
                <w:rStyle w:val="Hyperlink"/>
                <w:noProof/>
              </w:rPr>
              <w:t>Prüfen der Barrierefreiheit</w:t>
            </w:r>
            <w:r w:rsidR="00227BE3">
              <w:rPr>
                <w:noProof/>
                <w:webHidden/>
              </w:rPr>
              <w:tab/>
            </w:r>
            <w:r w:rsidR="00227BE3">
              <w:rPr>
                <w:noProof/>
                <w:webHidden/>
              </w:rPr>
              <w:fldChar w:fldCharType="begin"/>
            </w:r>
            <w:r w:rsidR="00227BE3">
              <w:rPr>
                <w:noProof/>
                <w:webHidden/>
              </w:rPr>
              <w:instrText xml:space="preserve"> PAGEREF _Toc502868026 \h </w:instrText>
            </w:r>
            <w:r w:rsidR="00227BE3">
              <w:rPr>
                <w:noProof/>
                <w:webHidden/>
              </w:rPr>
            </w:r>
            <w:r w:rsidR="00227BE3">
              <w:rPr>
                <w:noProof/>
                <w:webHidden/>
              </w:rPr>
              <w:fldChar w:fldCharType="separate"/>
            </w:r>
            <w:r w:rsidR="00227BE3">
              <w:rPr>
                <w:noProof/>
                <w:webHidden/>
              </w:rPr>
              <w:t>9</w:t>
            </w:r>
            <w:r w:rsidR="00227BE3">
              <w:rPr>
                <w:noProof/>
                <w:webHidden/>
              </w:rPr>
              <w:fldChar w:fldCharType="end"/>
            </w:r>
          </w:hyperlink>
        </w:p>
        <w:p w:rsidR="00227BE3" w:rsidRDefault="00EE4A22">
          <w:pPr>
            <w:pStyle w:val="Verzeichnis3"/>
            <w:rPr>
              <w:rFonts w:asciiTheme="minorHAnsi" w:eastAsiaTheme="minorEastAsia" w:hAnsiTheme="minorHAnsi"/>
              <w:noProof/>
              <w:sz w:val="22"/>
              <w:lang w:eastAsia="de-DE"/>
            </w:rPr>
          </w:pPr>
          <w:hyperlink w:anchor="_Toc502868027" w:history="1">
            <w:r w:rsidR="00227BE3" w:rsidRPr="00511F55">
              <w:rPr>
                <w:rStyle w:val="Hyperlink"/>
                <w:noProof/>
              </w:rPr>
              <w:t>Ausgabe als barrierefreies PDF</w:t>
            </w:r>
            <w:r w:rsidR="00227BE3">
              <w:rPr>
                <w:noProof/>
                <w:webHidden/>
              </w:rPr>
              <w:tab/>
            </w:r>
            <w:r w:rsidR="00227BE3">
              <w:rPr>
                <w:noProof/>
                <w:webHidden/>
              </w:rPr>
              <w:fldChar w:fldCharType="begin"/>
            </w:r>
            <w:r w:rsidR="00227BE3">
              <w:rPr>
                <w:noProof/>
                <w:webHidden/>
              </w:rPr>
              <w:instrText xml:space="preserve"> PAGEREF _Toc502868027 \h </w:instrText>
            </w:r>
            <w:r w:rsidR="00227BE3">
              <w:rPr>
                <w:noProof/>
                <w:webHidden/>
              </w:rPr>
            </w:r>
            <w:r w:rsidR="00227BE3">
              <w:rPr>
                <w:noProof/>
                <w:webHidden/>
              </w:rPr>
              <w:fldChar w:fldCharType="separate"/>
            </w:r>
            <w:r w:rsidR="00227BE3">
              <w:rPr>
                <w:noProof/>
                <w:webHidden/>
              </w:rPr>
              <w:t>9</w:t>
            </w:r>
            <w:r w:rsidR="00227BE3">
              <w:rPr>
                <w:noProof/>
                <w:webHidden/>
              </w:rPr>
              <w:fldChar w:fldCharType="end"/>
            </w:r>
          </w:hyperlink>
        </w:p>
        <w:p w:rsidR="00227BE3" w:rsidRDefault="00EE4A22">
          <w:pPr>
            <w:pStyle w:val="Verzeichnis2"/>
            <w:rPr>
              <w:rFonts w:asciiTheme="minorHAnsi" w:eastAsiaTheme="minorEastAsia" w:hAnsiTheme="minorHAnsi"/>
              <w:noProof/>
              <w:sz w:val="22"/>
              <w:lang w:eastAsia="de-DE"/>
            </w:rPr>
          </w:pPr>
          <w:hyperlink w:anchor="_Toc502868028" w:history="1">
            <w:r w:rsidR="00227BE3" w:rsidRPr="00511F55">
              <w:rPr>
                <w:rStyle w:val="Hyperlink"/>
                <w:noProof/>
              </w:rPr>
              <w:t>A.2</w:t>
            </w:r>
            <w:r w:rsidR="00227BE3">
              <w:rPr>
                <w:rFonts w:asciiTheme="minorHAnsi" w:eastAsiaTheme="minorEastAsia" w:hAnsiTheme="minorHAnsi"/>
                <w:noProof/>
                <w:sz w:val="22"/>
                <w:lang w:eastAsia="de-DE"/>
              </w:rPr>
              <w:tab/>
            </w:r>
            <w:r w:rsidR="00227BE3" w:rsidRPr="00511F55">
              <w:rPr>
                <w:rStyle w:val="Hyperlink"/>
                <w:noProof/>
              </w:rPr>
              <w:t>Zitation mit Kurzreferenzen</w:t>
            </w:r>
            <w:r w:rsidR="00227BE3">
              <w:rPr>
                <w:noProof/>
                <w:webHidden/>
              </w:rPr>
              <w:tab/>
            </w:r>
            <w:r w:rsidR="00227BE3">
              <w:rPr>
                <w:noProof/>
                <w:webHidden/>
              </w:rPr>
              <w:fldChar w:fldCharType="begin"/>
            </w:r>
            <w:r w:rsidR="00227BE3">
              <w:rPr>
                <w:noProof/>
                <w:webHidden/>
              </w:rPr>
              <w:instrText xml:space="preserve"> PAGEREF _Toc502868028 \h </w:instrText>
            </w:r>
            <w:r w:rsidR="00227BE3">
              <w:rPr>
                <w:noProof/>
                <w:webHidden/>
              </w:rPr>
            </w:r>
            <w:r w:rsidR="00227BE3">
              <w:rPr>
                <w:noProof/>
                <w:webHidden/>
              </w:rPr>
              <w:fldChar w:fldCharType="separate"/>
            </w:r>
            <w:r w:rsidR="00227BE3">
              <w:rPr>
                <w:noProof/>
                <w:webHidden/>
              </w:rPr>
              <w:t>9</w:t>
            </w:r>
            <w:r w:rsidR="00227BE3">
              <w:rPr>
                <w:noProof/>
                <w:webHidden/>
              </w:rPr>
              <w:fldChar w:fldCharType="end"/>
            </w:r>
          </w:hyperlink>
        </w:p>
        <w:p w:rsidR="000A193B" w:rsidRDefault="00117C7C" w:rsidP="000A193B">
          <w:pPr>
            <w:rPr>
              <w:rFonts w:cs="Times New Roman"/>
              <w:bCs/>
            </w:rPr>
          </w:pPr>
          <w:r w:rsidRPr="00117C7C">
            <w:rPr>
              <w:rFonts w:cs="Times New Roman"/>
              <w:b/>
              <w:bCs/>
            </w:rPr>
            <w:fldChar w:fldCharType="end"/>
          </w:r>
        </w:p>
      </w:sdtContent>
    </w:sdt>
    <w:p w:rsidR="008E2AF9" w:rsidRPr="00573DF8" w:rsidRDefault="008E2AF9" w:rsidP="00D23247">
      <w:pPr>
        <w:pStyle w:val="Deckblatt-Adresse"/>
        <w:rPr>
          <w:i w:val="0"/>
        </w:rPr>
      </w:pPr>
      <w:r>
        <w:br w:type="page"/>
      </w:r>
    </w:p>
    <w:p w:rsidR="008E2AF9" w:rsidRDefault="003E77EA" w:rsidP="00CA0B37">
      <w:pPr>
        <w:pStyle w:val="berschrift1"/>
        <w:numPr>
          <w:ilvl w:val="0"/>
          <w:numId w:val="0"/>
        </w:numPr>
      </w:pPr>
      <w:bookmarkStart w:id="0" w:name="_Toc502868001"/>
      <w:r>
        <w:t>Vorbemerkung</w:t>
      </w:r>
      <w:bookmarkEnd w:id="0"/>
    </w:p>
    <w:p w:rsidR="008E63CC" w:rsidRPr="005B76F1" w:rsidRDefault="008E63CC" w:rsidP="005B76F1">
      <w:pPr>
        <w:pStyle w:val="Textkrper"/>
        <w:rPr>
          <w:rStyle w:val="FormatvorlageIntensiveHervorhebungAutomatisch"/>
        </w:rPr>
      </w:pPr>
      <w:r w:rsidRPr="005B76F1">
        <w:rPr>
          <w:rStyle w:val="FormatvorlageIntensiveHervorhebungAutomatisch"/>
        </w:rPr>
        <w:t>ACHTUNG: Die Facharbeit muss nicht zwingend Vorbemerkungen enthalten. Wird diese Option nicht genutzt, muss die gesamte Seite (eben genau diese) gelöscht wer</w:t>
      </w:r>
      <w:r w:rsidR="006C49EC">
        <w:rPr>
          <w:rStyle w:val="FormatvorlageIntensiveHervorhebungAutomatisch"/>
        </w:rPr>
        <w:softHyphen/>
      </w:r>
      <w:r w:rsidRPr="005B76F1">
        <w:rPr>
          <w:rStyle w:val="FormatvorlageIntensiveHervorhebungAutomatisch"/>
        </w:rPr>
        <w:t xml:space="preserve">den. </w:t>
      </w:r>
    </w:p>
    <w:p w:rsidR="008E2AF9" w:rsidRPr="008E2AF9" w:rsidRDefault="008E2AF9" w:rsidP="005B76F1">
      <w:pPr>
        <w:pStyle w:val="Textkrper"/>
      </w:pPr>
      <w:r w:rsidRPr="008E2AF9">
        <w:t>Man verwechsle nicht Einleitung und Vorwort/Vorbemerkung. Die Einleitung ist ein Teil der Arbeit, das Vorwort dagegen gehört nur mittelbar zur Arbeit. Es ist sozusagen ein Begleitbrief, den der Verfasser seiner Arbeit mit a</w:t>
      </w:r>
      <w:r w:rsidR="003E77EA">
        <w:t>uf den Weg gibt, um darin Erklä</w:t>
      </w:r>
      <w:r w:rsidRPr="008E2AF9">
        <w:t>rungen über die Arbeit abzugeben. Das Vorwort kann daher Persön</w:t>
      </w:r>
      <w:r w:rsidR="00D23247">
        <w:softHyphen/>
      </w:r>
      <w:r w:rsidRPr="008E2AF9">
        <w:t>liches enthalten, was die Einleitung als Teil der Arbeit nicht kann. Im Vorwort fin</w:t>
      </w:r>
      <w:r w:rsidR="00D23247">
        <w:softHyphen/>
      </w:r>
      <w:r w:rsidRPr="008E2AF9">
        <w:t>de</w:t>
      </w:r>
      <w:r w:rsidR="003E77EA">
        <w:t>n Platz: Bemerkungen zur Ent</w:t>
      </w:r>
      <w:r w:rsidRPr="008E2AF9">
        <w:t>stehung der Arbeit, z.B. Hinweise auf besondere Schwierigkeiten, die zu überwinden waren; Ausführungen über Sinn, Zweck, Um</w:t>
      </w:r>
      <w:r w:rsidR="00D23247">
        <w:softHyphen/>
      </w:r>
      <w:r w:rsidRPr="008E2AF9">
        <w:t xml:space="preserve">fang, Absicht, Grenzen der Arbeit; der Dank für Hilfe und Anregungen, die dem Verfasser </w:t>
      </w:r>
      <w:r w:rsidR="003E77EA" w:rsidRPr="008E2AF9">
        <w:t>zuteilgeworden</w:t>
      </w:r>
      <w:r w:rsidRPr="008E2AF9">
        <w:t xml:space="preserve"> sind. Ein Vorwort </w:t>
      </w:r>
      <w:r w:rsidR="003E77EA">
        <w:t>kann somit erst nach Fertigstel</w:t>
      </w:r>
      <w:r w:rsidRPr="008E2AF9">
        <w:t>lung der Arbeit angefertigt werden. Es steht vor dem Inhaltsverzeichnis. Man be</w:t>
      </w:r>
      <w:r w:rsidR="003E77EA">
        <w:t>achte, dass</w:t>
      </w:r>
      <w:r w:rsidRPr="008E2AF9">
        <w:t xml:space="preserve"> kürzere Arbeiten kein ‚Vorwort‘, sondern höchstens eine ‚Vorbemerkung‘ enthal</w:t>
      </w:r>
      <w:r w:rsidR="00D23247">
        <w:softHyphen/>
      </w:r>
      <w:r w:rsidRPr="008E2AF9">
        <w:t>ten sollten.</w:t>
      </w:r>
    </w:p>
    <w:p w:rsidR="00117C7C" w:rsidRPr="00E22B6A" w:rsidRDefault="00E22B6A" w:rsidP="005B76F1">
      <w:pPr>
        <w:pStyle w:val="Textkrper"/>
        <w:rPr>
          <w:rStyle w:val="Fett"/>
        </w:rPr>
      </w:pPr>
      <w:r w:rsidRPr="00E22B6A">
        <w:rPr>
          <w:rStyle w:val="Fett"/>
        </w:rPr>
        <w:sym w:font="Symbol" w:char="F0AE"/>
      </w:r>
      <w:r w:rsidRPr="00E22B6A">
        <w:rPr>
          <w:rStyle w:val="Fett"/>
        </w:rPr>
        <w:t xml:space="preserve"> </w:t>
      </w:r>
      <w:r w:rsidR="008E2AF9" w:rsidRPr="00E22B6A">
        <w:rPr>
          <w:rStyle w:val="Fett"/>
        </w:rPr>
        <w:t>Ein Hinweis</w:t>
      </w:r>
      <w:r>
        <w:rPr>
          <w:rStyle w:val="Fett"/>
        </w:rPr>
        <w:t xml:space="preserve"> z</w:t>
      </w:r>
      <w:r w:rsidR="008E2AF9" w:rsidRPr="00E22B6A">
        <w:rPr>
          <w:rStyle w:val="Fett"/>
        </w:rPr>
        <w:t>um Übertragen von Formaten</w:t>
      </w:r>
      <w:r>
        <w:rPr>
          <w:rStyle w:val="Fett"/>
        </w:rPr>
        <w:t>:</w:t>
      </w:r>
      <w:r w:rsidR="008E2AF9" w:rsidRPr="00E22B6A">
        <w:rPr>
          <w:rStyle w:val="Fett"/>
        </w:rPr>
        <w:t xml:space="preserve"> </w:t>
      </w:r>
      <w:r>
        <w:rPr>
          <w:rStyle w:val="Fett"/>
        </w:rPr>
        <w:t>W</w:t>
      </w:r>
      <w:r w:rsidR="008E2AF9" w:rsidRPr="00E22B6A">
        <w:rPr>
          <w:rStyle w:val="Fett"/>
        </w:rPr>
        <w:t>enn etwas so formatiert sein soll wie ein anderer Textabschnitt (z.B. eine Überschrift)</w:t>
      </w:r>
      <w:r w:rsidR="00617C82">
        <w:rPr>
          <w:rStyle w:val="Fett"/>
        </w:rPr>
        <w:t>,</w:t>
      </w:r>
      <w:r w:rsidR="008E2AF9" w:rsidRPr="00E22B6A">
        <w:rPr>
          <w:rStyle w:val="Fett"/>
        </w:rPr>
        <w:t xml:space="preserve"> kann man </w:t>
      </w:r>
      <w:r w:rsidR="00C541E3" w:rsidRPr="00E22B6A">
        <w:rPr>
          <w:rStyle w:val="Fett"/>
        </w:rPr>
        <w:t>den „Besen“ aus dem Menüband-Start verwenden. Da</w:t>
      </w:r>
      <w:r>
        <w:rPr>
          <w:rStyle w:val="Fett"/>
        </w:rPr>
        <w:t>bei</w:t>
      </w:r>
      <w:r w:rsidR="00C541E3" w:rsidRPr="00E22B6A">
        <w:rPr>
          <w:rStyle w:val="Fett"/>
        </w:rPr>
        <w:t xml:space="preserve"> setzt man den Cursor in den Bereich</w:t>
      </w:r>
      <w:r w:rsidR="008E2AF9" w:rsidRPr="00E22B6A">
        <w:rPr>
          <w:rStyle w:val="Fett"/>
        </w:rPr>
        <w:t xml:space="preserve">, der als Vorbild dienen soll, dann </w:t>
      </w:r>
      <w:r w:rsidR="00D23247">
        <w:rPr>
          <w:rStyle w:val="Fett"/>
        </w:rPr>
        <w:t xml:space="preserve">betätigt man </w:t>
      </w:r>
      <w:r w:rsidR="008E2AF9" w:rsidRPr="00E22B6A">
        <w:rPr>
          <w:rStyle w:val="Fett"/>
        </w:rPr>
        <w:t>die Schaltfläche „Format</w:t>
      </w:r>
      <w:r w:rsidR="00D23247">
        <w:rPr>
          <w:rStyle w:val="Fett"/>
        </w:rPr>
        <w:t xml:space="preserve"> übertragen“ (den Besen).</w:t>
      </w:r>
      <w:r w:rsidR="008E2AF9" w:rsidRPr="00E22B6A">
        <w:rPr>
          <w:rStyle w:val="Fett"/>
        </w:rPr>
        <w:t xml:space="preserve"> </w:t>
      </w:r>
      <w:r w:rsidR="00D23247">
        <w:rPr>
          <w:rStyle w:val="Fett"/>
        </w:rPr>
        <w:t>M</w:t>
      </w:r>
      <w:r w:rsidR="008E2AF9" w:rsidRPr="00E22B6A">
        <w:rPr>
          <w:rStyle w:val="Fett"/>
        </w:rPr>
        <w:t xml:space="preserve">it dem Mauszeiger, der die Form eines Besens angenommen hat, </w:t>
      </w:r>
      <w:r w:rsidR="00D23247">
        <w:rPr>
          <w:rStyle w:val="Fett"/>
        </w:rPr>
        <w:t xml:space="preserve">wird anschließend </w:t>
      </w:r>
      <w:r w:rsidR="008E2AF9" w:rsidRPr="00E22B6A">
        <w:rPr>
          <w:rStyle w:val="Fett"/>
        </w:rPr>
        <w:t>de</w:t>
      </w:r>
      <w:r w:rsidR="00D23247">
        <w:rPr>
          <w:rStyle w:val="Fett"/>
        </w:rPr>
        <w:t>r</w:t>
      </w:r>
      <w:r w:rsidR="008E2AF9" w:rsidRPr="00E22B6A">
        <w:rPr>
          <w:rStyle w:val="Fett"/>
        </w:rPr>
        <w:t xml:space="preserve"> Teil markier</w:t>
      </w:r>
      <w:r w:rsidR="00D23247">
        <w:rPr>
          <w:rStyle w:val="Fett"/>
        </w:rPr>
        <w:t>t</w:t>
      </w:r>
      <w:r w:rsidR="008E2AF9" w:rsidRPr="00E22B6A">
        <w:rPr>
          <w:rStyle w:val="Fett"/>
        </w:rPr>
        <w:t xml:space="preserve">, der </w:t>
      </w:r>
      <w:r w:rsidR="00C541E3" w:rsidRPr="00E22B6A">
        <w:rPr>
          <w:rStyle w:val="Fett"/>
        </w:rPr>
        <w:t>das ge</w:t>
      </w:r>
      <w:r w:rsidR="00D23247">
        <w:rPr>
          <w:rStyle w:val="Fett"/>
        </w:rPr>
        <w:softHyphen/>
      </w:r>
      <w:r w:rsidR="00C541E3" w:rsidRPr="00E22B6A">
        <w:rPr>
          <w:rStyle w:val="Fett"/>
        </w:rPr>
        <w:t>wünschte Format erhalten soll</w:t>
      </w:r>
      <w:r w:rsidR="008E2AF9" w:rsidRPr="00E22B6A">
        <w:rPr>
          <w:rStyle w:val="Fett"/>
        </w:rPr>
        <w:t>.</w:t>
      </w:r>
    </w:p>
    <w:p w:rsidR="00A167DA" w:rsidRDefault="00C541E3" w:rsidP="00A167DA">
      <w:r>
        <w:t xml:space="preserve">Besten Dank an Herrn Meyer, der </w:t>
      </w:r>
      <w:r w:rsidR="00A167DA">
        <w:t>die</w:t>
      </w:r>
      <w:r>
        <w:t xml:space="preserve"> erste Formatvorlage für die Facharbeiten am Gymnasium Oedeme </w:t>
      </w:r>
      <w:r w:rsidR="00C80FB6">
        <w:t xml:space="preserve">mit großer Sorgfalt und Weitsicht </w:t>
      </w:r>
      <w:r>
        <w:t>erstellt hat [BUC].</w:t>
      </w:r>
      <w:r w:rsidR="00A167DA">
        <w:br w:type="page"/>
      </w:r>
    </w:p>
    <w:p w:rsidR="00617C82" w:rsidRDefault="00617C82" w:rsidP="00CA0B37">
      <w:pPr>
        <w:pStyle w:val="berschrift1"/>
        <w:numPr>
          <w:ilvl w:val="0"/>
          <w:numId w:val="0"/>
        </w:numPr>
      </w:pPr>
      <w:bookmarkStart w:id="1" w:name="_Toc502868002"/>
      <w:r>
        <w:t>Abstract</w:t>
      </w:r>
      <w:bookmarkEnd w:id="1"/>
    </w:p>
    <w:p w:rsidR="00617C82" w:rsidRDefault="00617C82" w:rsidP="005B76F1">
      <w:pPr>
        <w:pStyle w:val="Textkrper"/>
      </w:pPr>
      <w:r>
        <w:t>D</w:t>
      </w:r>
      <w:r w:rsidR="00635801">
        <w:t>as/der</w:t>
      </w:r>
      <w:r>
        <w:t xml:space="preserve"> Abstract gibt einen kurzen Überblick über Forschungsthema, Zielsetzung, Vorgehensweise und die wichtigsten Ergebnisse der Arbeit. Es müssen nicht alle Teile besprochen werden, sondern nur die zentralen Abschnitte aus neutraler, nicht wertender Perspektive. Stellen Sie sich vor, Sie wollen </w:t>
      </w:r>
      <w:r w:rsidR="00462702">
        <w:t>I</w:t>
      </w:r>
      <w:bookmarkStart w:id="2" w:name="_GoBack"/>
      <w:bookmarkEnd w:id="2"/>
      <w:r>
        <w:t>hrem Mitschüler auf dem Weg vom Schulhof ins Klassenzimmer kurz, verständlich und objektiv die wesent</w:t>
      </w:r>
      <w:r w:rsidR="00D23247">
        <w:softHyphen/>
      </w:r>
      <w:r>
        <w:t>lichen bzw. zentralen Aspekte Ihrer Arbeit erzählen. Genau das machen Sie auch bei Ihrem Abstract – nur schriftlich.</w:t>
      </w:r>
    </w:p>
    <w:p w:rsidR="00635801" w:rsidRDefault="00617C82" w:rsidP="005B76F1">
      <w:pPr>
        <w:pStyle w:val="Textkrper"/>
        <w:sectPr w:rsidR="00635801" w:rsidSect="001A6DE7">
          <w:pgSz w:w="11906" w:h="16838" w:code="9"/>
          <w:pgMar w:top="1418" w:right="2268" w:bottom="1134" w:left="1134" w:header="709" w:footer="709" w:gutter="567"/>
          <w:pgNumType w:fmt="upperRoman"/>
          <w:cols w:space="708"/>
          <w:docGrid w:linePitch="360"/>
        </w:sectPr>
      </w:pPr>
      <w:r>
        <w:t>D</w:t>
      </w:r>
      <w:r w:rsidR="00635801">
        <w:t>as/der</w:t>
      </w:r>
      <w:r>
        <w:t xml:space="preserve"> Abstract steht auf einer eigenen Seite und ist an den Anfang der Arbeit zu stellen. Der vorgegebene Umfang von einer halben Seite sollte nicht überschritten werden. </w:t>
      </w:r>
      <w:r w:rsidR="00635801">
        <w:t xml:space="preserve">Für die Formatierung des Abstracts gilt: </w:t>
      </w:r>
      <w:r w:rsidR="00635801" w:rsidRPr="00444FE2">
        <w:t>Die Schriftart ist Times New Roman in der Schriftgröße </w:t>
      </w:r>
      <w:r w:rsidR="00635801">
        <w:t>12</w:t>
      </w:r>
      <w:r w:rsidR="000A193B">
        <w:t xml:space="preserve"> (Formatierung als Textkörper)</w:t>
      </w:r>
      <w:r w:rsidR="00635801" w:rsidRPr="00444FE2">
        <w:t xml:space="preserve">. Der </w:t>
      </w:r>
      <w:r w:rsidR="008E63CC">
        <w:t>Text</w:t>
      </w:r>
      <w:r w:rsidR="00635801" w:rsidRPr="00444FE2">
        <w:t xml:space="preserve"> ist im Blocksatz formatiert und beginnt immer mit de</w:t>
      </w:r>
      <w:r w:rsidR="00635801">
        <w:t>r</w:t>
      </w:r>
      <w:r w:rsidR="00635801" w:rsidRPr="00444FE2">
        <w:t xml:space="preserve"> </w:t>
      </w:r>
      <w:r w:rsidR="00635801">
        <w:t>Überschrift</w:t>
      </w:r>
      <w:r w:rsidR="00635801" w:rsidRPr="00444FE2">
        <w:t xml:space="preserve"> „Abstract“ in Schrift</w:t>
      </w:r>
      <w:r w:rsidR="00A45584">
        <w:softHyphen/>
      </w:r>
      <w:r w:rsidR="00635801" w:rsidRPr="00444FE2">
        <w:t>größe </w:t>
      </w:r>
      <w:r w:rsidR="00635801">
        <w:t>14</w:t>
      </w:r>
      <w:r w:rsidR="00635801" w:rsidRPr="00444FE2">
        <w:t>, Times New Roman und fett</w:t>
      </w:r>
      <w:r w:rsidR="008E63CC">
        <w:t xml:space="preserve"> (Formatierung als Überschrift 1)</w:t>
      </w:r>
      <w:r w:rsidR="00635801" w:rsidRPr="00444FE2">
        <w:t xml:space="preserve">. </w:t>
      </w:r>
      <w:r w:rsidR="008E63CC">
        <w:t>Schön ist auch, wenn das/der Abstract zusätzlich auch auf Englisch formuliert wird.</w:t>
      </w:r>
    </w:p>
    <w:p w:rsidR="0049017A" w:rsidRDefault="0049017A" w:rsidP="00CA0B37">
      <w:pPr>
        <w:pStyle w:val="berschrift1"/>
      </w:pPr>
      <w:bookmarkStart w:id="3" w:name="_Toc502868003"/>
      <w:r w:rsidRPr="0049017A">
        <w:t>Einleitung</w:t>
      </w:r>
      <w:bookmarkEnd w:id="3"/>
    </w:p>
    <w:p w:rsidR="000F1292" w:rsidRDefault="0049017A" w:rsidP="00722022">
      <w:pPr>
        <w:pStyle w:val="Textkrper"/>
      </w:pPr>
      <w:r>
        <w:t>Normalerweise ist die Einleitung folgenden Gegenständen gewidmet:</w:t>
      </w:r>
    </w:p>
    <w:p w:rsidR="00722022" w:rsidRDefault="0049017A" w:rsidP="00722022">
      <w:pPr>
        <w:pStyle w:val="Textkrper"/>
      </w:pPr>
      <w:r>
        <w:t>Einführung in Thema und Ziel der Arbeit, Rechtfertigung des Themas und Dis</w:t>
      </w:r>
      <w:r w:rsidR="00A45584">
        <w:softHyphen/>
      </w:r>
      <w:r>
        <w:t xml:space="preserve">kussion der Problematik, Stand der Forschung </w:t>
      </w:r>
      <w:r w:rsidR="005B76F1">
        <w:t>und</w:t>
      </w:r>
      <w:r>
        <w:t xml:space="preserve"> angewendete Methode sowie Rechtfertigung gegenüber anders gearteten Untersuchungen, kurzer Überblick über den Aufbau der Arbeit und über die Herkunft des benutzten Materials (Quellen).</w:t>
      </w:r>
    </w:p>
    <w:p w:rsidR="0074684B" w:rsidRPr="001E327B" w:rsidRDefault="00722022" w:rsidP="0074684B">
      <w:pPr>
        <w:pStyle w:val="Textkrper"/>
        <w:rPr>
          <w:rFonts w:cs="Times New Roman"/>
        </w:rPr>
      </w:pPr>
      <w:r>
        <w:t>Die vorliegende Richtlinie (Stand</w:t>
      </w:r>
      <w:r w:rsidR="00BE5945">
        <w:t>: Januar 2018</w:t>
      </w:r>
      <w:r>
        <w:t xml:space="preserve">) </w:t>
      </w:r>
      <w:r w:rsidR="00BE5945">
        <w:t>wird als Vorlage</w:t>
      </w:r>
      <w:r>
        <w:t xml:space="preserve"> für die Erstellung von Facharbeiten innerhalb des Seminarf</w:t>
      </w:r>
      <w:r w:rsidR="00EB567C">
        <w:t>achunterrichts in der 11. Jahrgangsstufe</w:t>
      </w:r>
      <w:r w:rsidR="00BE5945">
        <w:t xml:space="preserve"> empfohlen</w:t>
      </w:r>
      <w:r>
        <w:t>. Sie dient der Sicherstellung eines einheitlichen und guten Erschei</w:t>
      </w:r>
      <w:r w:rsidR="00BE5945">
        <w:softHyphen/>
      </w:r>
      <w:r>
        <w:t xml:space="preserve">nungsbildes aller Arbeiten. </w:t>
      </w:r>
      <w:r w:rsidR="0074684B" w:rsidRPr="001E327B">
        <w:rPr>
          <w:rFonts w:cs="Times New Roman"/>
        </w:rPr>
        <w:t>Auf diese Weise steht sowohl für die Vergleichbarkeit des Umfangs der einzelnen Arbeiten als auch für die Korrektur eine gute Grundlage zur Verfügung. Grundsätzlich sollten die Formatierungen der Formatvorlage nicht verändert werden.</w:t>
      </w:r>
    </w:p>
    <w:p w:rsidR="00722022" w:rsidRDefault="003D28FF" w:rsidP="00722022">
      <w:pPr>
        <w:pStyle w:val="Textkrper"/>
      </w:pPr>
      <w:r>
        <w:t>D</w:t>
      </w:r>
      <w:r w:rsidR="00722022">
        <w:t>ieses Dokument</w:t>
      </w:r>
      <w:r>
        <w:t xml:space="preserve"> kann als Muster</w:t>
      </w:r>
      <w:r w:rsidR="00722022">
        <w:t xml:space="preserve"> gen</w:t>
      </w:r>
      <w:r>
        <w:t>utzt</w:t>
      </w:r>
      <w:r w:rsidR="00722022">
        <w:t xml:space="preserve"> werden, da es den Richtlinien entspre</w:t>
      </w:r>
      <w:r w:rsidR="006C49EC">
        <w:softHyphen/>
      </w:r>
      <w:r w:rsidR="00722022">
        <w:t>chend formatiert ist. Die Anlage</w:t>
      </w:r>
      <w:r w:rsidR="00EB567C">
        <w:t xml:space="preserve"> A</w:t>
      </w:r>
      <w:r w:rsidR="0074684B">
        <w:t>.</w:t>
      </w:r>
      <w:r w:rsidR="00EB567C">
        <w:t>1</w:t>
      </w:r>
      <w:r w:rsidR="00722022">
        <w:t xml:space="preserve"> enthält Hinweise zur barrierefreien Aufberei</w:t>
      </w:r>
      <w:r w:rsidR="006C49EC">
        <w:softHyphen/>
      </w:r>
      <w:r w:rsidR="00722022">
        <w:t xml:space="preserve">tung des Dokumentes. </w:t>
      </w:r>
    </w:p>
    <w:p w:rsidR="003D28FF" w:rsidRDefault="001952C3" w:rsidP="00CA0B37">
      <w:pPr>
        <w:pStyle w:val="berschrift1"/>
      </w:pPr>
      <w:bookmarkStart w:id="4" w:name="_Toc502868004"/>
      <w:r w:rsidRPr="005B7CED">
        <w:t>Allgemeine</w:t>
      </w:r>
      <w:r>
        <w:t xml:space="preserve"> Anmerkungen zur Formatierung</w:t>
      </w:r>
      <w:bookmarkEnd w:id="4"/>
    </w:p>
    <w:p w:rsidR="009379D8" w:rsidRDefault="00950754" w:rsidP="009379D8">
      <w:pPr>
        <w:pStyle w:val="berschrift2"/>
      </w:pPr>
      <w:bookmarkStart w:id="5" w:name="_Toc502868005"/>
      <w:r>
        <w:t>Unterk</w:t>
      </w:r>
      <w:r w:rsidR="00CD4A27">
        <w:t>apitel</w:t>
      </w:r>
      <w:bookmarkEnd w:id="5"/>
    </w:p>
    <w:p w:rsidR="00950754" w:rsidRPr="0081186D" w:rsidRDefault="00CD4A27" w:rsidP="00950754">
      <w:pPr>
        <w:pStyle w:val="Textkrper"/>
      </w:pPr>
      <w:r>
        <w:t>Grundsätzlich kön</w:t>
      </w:r>
      <w:r w:rsidR="00950754">
        <w:t>nen Kapitel gegliedert werden. Für den vorgesehenen Umfang dieser Arbeit sollte diese Unterteilung nur in Ausnahmefällen über die zweite Glie</w:t>
      </w:r>
      <w:r w:rsidR="006C49EC">
        <w:softHyphen/>
      </w:r>
      <w:r w:rsidR="00950754">
        <w:t xml:space="preserve">derungsebene hinausgehen. Prinzipiell gilt aber: </w:t>
      </w:r>
      <w:r w:rsidR="00950754" w:rsidRPr="0081186D">
        <w:t>Ein Kapitel 2.1 darf es nur geben, wenn es auch (mindestens) einen Teil 2.2 gibt.</w:t>
      </w:r>
    </w:p>
    <w:p w:rsidR="00950754" w:rsidRDefault="001952C3" w:rsidP="005B7CED">
      <w:pPr>
        <w:pStyle w:val="berschrift2"/>
      </w:pPr>
      <w:bookmarkStart w:id="6" w:name="_Toc502868006"/>
      <w:r>
        <w:t>Satzspiegel</w:t>
      </w:r>
      <w:bookmarkEnd w:id="6"/>
    </w:p>
    <w:p w:rsidR="003D28FF" w:rsidRDefault="003D28FF" w:rsidP="003D28FF">
      <w:pPr>
        <w:pStyle w:val="Textkrper"/>
      </w:pPr>
      <w:r w:rsidRPr="00BF3EBC">
        <w:t xml:space="preserve">Die </w:t>
      </w:r>
      <w:r>
        <w:t>Facharbeiten</w:t>
      </w:r>
      <w:r w:rsidRPr="00BF3EBC">
        <w:t xml:space="preserve"> </w:t>
      </w:r>
      <w:r>
        <w:t>sind im</w:t>
      </w:r>
      <w:r w:rsidRPr="00BF3EBC">
        <w:t xml:space="preserve"> Format</w:t>
      </w:r>
      <w:r>
        <w:t xml:space="preserve"> A4 zu erstellen. Damit verbleibt durch die Fest</w:t>
      </w:r>
      <w:r w:rsidR="00A45584">
        <w:softHyphen/>
      </w:r>
      <w:r>
        <w:t>legung der Randbreiten ein</w:t>
      </w:r>
      <w:r w:rsidRPr="00BF3EBC">
        <w:t xml:space="preserve"> Satzspiegel </w:t>
      </w:r>
      <w:r>
        <w:t>in der Größe von</w:t>
      </w:r>
      <w:r w:rsidRPr="00BF3EBC">
        <w:t xml:space="preserve"> 1</w:t>
      </w:r>
      <w:r>
        <w:t>4×25,2 cm. D</w:t>
      </w:r>
      <w:r w:rsidRPr="00BF3EBC">
        <w:t>ieser ist in Höhe und Breite gänzlich auszunutzen</w:t>
      </w:r>
      <w:r>
        <w:t>, sofern dies durch das Dokument möglich ist</w:t>
      </w:r>
      <w:r w:rsidRPr="00BF3EBC">
        <w:t>.</w:t>
      </w:r>
      <w:r w:rsidR="005B7CED">
        <w:t xml:space="preserve"> Alle Blätter werden nur einseitig beschrieben.</w:t>
      </w:r>
      <w:r w:rsidRPr="00BF3EBC">
        <w:t xml:space="preserve"> Generell ist anzumerken, dass Änderungen </w:t>
      </w:r>
      <w:r>
        <w:t>der</w:t>
      </w:r>
      <w:r w:rsidRPr="00BF3EBC">
        <w:t xml:space="preserve"> Zeilenabstände und</w:t>
      </w:r>
      <w:r>
        <w:t xml:space="preserve"> der Abstände</w:t>
      </w:r>
      <w:r w:rsidRPr="00BF3EBC">
        <w:t xml:space="preserve"> zwischen den Absätzen</w:t>
      </w:r>
      <w:r w:rsidR="001952C3">
        <w:t xml:space="preserve"> sowie leere Absätze</w:t>
      </w:r>
      <w:r w:rsidRPr="00BF3EBC">
        <w:t xml:space="preserve"> nicht toleriert werden.</w:t>
      </w:r>
      <w:r w:rsidR="001952C3">
        <w:t xml:space="preserve"> In dieser Vorlage</w:t>
      </w:r>
      <w:r w:rsidR="00763FF1">
        <w:t xml:space="preserve"> erfolgt</w:t>
      </w:r>
      <w:r w:rsidR="001952C3">
        <w:t xml:space="preserve"> für alle Absätze</w:t>
      </w:r>
      <w:r w:rsidR="00763FF1">
        <w:t xml:space="preserve"> eine automatische Absatzkontrolle. </w:t>
      </w:r>
      <w:hyperlink r:id="rId12" w:history="1">
        <w:r w:rsidR="00763FF1" w:rsidRPr="00277FF4">
          <w:rPr>
            <w:rStyle w:val="Hyperlink"/>
          </w:rPr>
          <w:t>„Hurenkinder“ und „Schusterjungen“</w:t>
        </w:r>
      </w:hyperlink>
      <w:r w:rsidR="00763FF1">
        <w:t xml:space="preserve"> treten somit nicht auf.</w:t>
      </w:r>
    </w:p>
    <w:p w:rsidR="005B7CED" w:rsidRDefault="00763FF1" w:rsidP="00763FF1">
      <w:pPr>
        <w:pStyle w:val="berschrift2"/>
      </w:pPr>
      <w:bookmarkStart w:id="7" w:name="_Toc502868007"/>
      <w:r>
        <w:t>Deckblatt und Standardschriftart</w:t>
      </w:r>
      <w:bookmarkEnd w:id="7"/>
    </w:p>
    <w:p w:rsidR="00763FF1" w:rsidRDefault="00763FF1" w:rsidP="00763FF1">
      <w:pPr>
        <w:pStyle w:val="Textkrper"/>
      </w:pPr>
      <w:r>
        <w:t>Die Standardschriftart dieser Vorlage ist</w:t>
      </w:r>
      <w:r w:rsidRPr="001E327B">
        <w:t xml:space="preserve"> Times New Roman</w:t>
      </w:r>
      <w:r>
        <w:t>.</w:t>
      </w:r>
      <w:r w:rsidRPr="001E327B">
        <w:t xml:space="preserve"> Diese Schriftart ist eine sehr dichte, serifenbehaftete Schrift, die</w:t>
      </w:r>
      <w:r>
        <w:t xml:space="preserve"> sich bei gedruckten Werken</w:t>
      </w:r>
      <w:r w:rsidRPr="001E327B">
        <w:t xml:space="preserve"> durch das Vorhandensein von Serifen leichter lesen lässt. Dagegen erscheinen serifenlose Schriftarten vor allem bei Betrachtung auf Monitoren oder über Präsentationen kla</w:t>
      </w:r>
      <w:r w:rsidR="006C49EC">
        <w:softHyphen/>
      </w:r>
      <w:r w:rsidRPr="001E327B">
        <w:t>rer</w:t>
      </w:r>
      <w:r>
        <w:t xml:space="preserve"> und wirken moderner</w:t>
      </w:r>
      <w:r w:rsidRPr="001E327B">
        <w:t xml:space="preserve">. </w:t>
      </w:r>
      <w:r>
        <w:t xml:space="preserve">Der Entscheidung für Times New Roman liegt zugrunde, dass wir die Korrekturen in der Regel mit Hilfe der (ausgedruckten) Papierfassung vornehmen. Die einzige Abweichung zu Times New Roman befindet sich auf dem Deckblatt. Für die Schuladresse wird die Schriftart Gill Sans MT genutzt, da sie zum </w:t>
      </w:r>
      <w:r w:rsidRPr="00EB2AD8">
        <w:t>Corporate Design</w:t>
      </w:r>
      <w:r>
        <w:t xml:space="preserve"> unseres Gymnasiums gehört. </w:t>
      </w:r>
    </w:p>
    <w:p w:rsidR="00763FF1" w:rsidRDefault="00763FF1" w:rsidP="00763FF1">
      <w:pPr>
        <w:pStyle w:val="Textkrper"/>
        <w:rPr>
          <w:rFonts w:cs="Times New Roman"/>
          <w:shd w:val="clear" w:color="auto" w:fill="FFFFFF"/>
        </w:rPr>
      </w:pPr>
      <w:r>
        <w:rPr>
          <w:rFonts w:cs="Times New Roman"/>
        </w:rPr>
        <w:t>Auf dem Deckblatt befinden s</w:t>
      </w:r>
      <w:r w:rsidR="00330DAD">
        <w:rPr>
          <w:rFonts w:cs="Times New Roman"/>
        </w:rPr>
        <w:t xml:space="preserve">ich die üblichen Informationen. </w:t>
      </w:r>
      <w:r w:rsidR="00330DAD">
        <w:rPr>
          <w:rFonts w:cs="Times New Roman"/>
          <w:shd w:val="clear" w:color="auto" w:fill="FFFFFF"/>
        </w:rPr>
        <w:t xml:space="preserve">Eckige Klammern sind nach der Ersetzung zu entfernen. </w:t>
      </w:r>
      <w:r>
        <w:rPr>
          <w:rFonts w:cs="Times New Roman"/>
        </w:rPr>
        <w:t xml:space="preserve">Das Thema wurde in </w:t>
      </w:r>
      <w:r>
        <w:rPr>
          <w:rFonts w:cs="Times New Roman"/>
          <w:caps/>
        </w:rPr>
        <w:t>Groẞ</w:t>
      </w:r>
      <w:r w:rsidRPr="00765A44">
        <w:rPr>
          <w:rFonts w:cs="Times New Roman"/>
          <w:caps/>
        </w:rPr>
        <w:t>buchstaben</w:t>
      </w:r>
      <w:r>
        <w:rPr>
          <w:rFonts w:cs="Times New Roman"/>
        </w:rPr>
        <w:t xml:space="preserve"> belassen. Es lässt sich auch der Buchstabe ß als Großbuchstabe ẞ darstellen. Man sch</w:t>
      </w:r>
      <w:r w:rsidRPr="00765A44">
        <w:rPr>
          <w:rFonts w:cs="Times New Roman"/>
        </w:rPr>
        <w:t xml:space="preserve">reibt diesen mit der Tastenkombination </w:t>
      </w:r>
      <w:r w:rsidR="006E54D6">
        <w:rPr>
          <w:rFonts w:cs="Times New Roman"/>
          <w:shd w:val="clear" w:color="auto" w:fill="FFFFFF"/>
        </w:rPr>
        <w:t>[Shift]</w:t>
      </w:r>
      <w:r w:rsidRPr="00765A44">
        <w:rPr>
          <w:rFonts w:cs="Times New Roman"/>
          <w:shd w:val="clear" w:color="auto" w:fill="FFFFFF"/>
        </w:rPr>
        <w:t>+[AltGr]+[</w:t>
      </w:r>
      <w:r>
        <w:rPr>
          <w:rFonts w:cs="Times New Roman"/>
          <w:shd w:val="clear" w:color="auto" w:fill="FFFFFF"/>
        </w:rPr>
        <w:t>ß</w:t>
      </w:r>
      <w:r w:rsidRPr="00765A44">
        <w:rPr>
          <w:rFonts w:cs="Times New Roman"/>
          <w:shd w:val="clear" w:color="auto" w:fill="FFFFFF"/>
        </w:rPr>
        <w:t>].</w:t>
      </w:r>
      <w:r>
        <w:rPr>
          <w:rFonts w:cs="Times New Roman"/>
          <w:shd w:val="clear" w:color="auto" w:fill="FFFFFF"/>
        </w:rPr>
        <w:t xml:space="preserve"> </w:t>
      </w:r>
    </w:p>
    <w:p w:rsidR="00755279" w:rsidRDefault="00755279" w:rsidP="00755279">
      <w:pPr>
        <w:pStyle w:val="berschrift2"/>
        <w:rPr>
          <w:shd w:val="clear" w:color="auto" w:fill="FFFFFF"/>
        </w:rPr>
      </w:pPr>
      <w:bookmarkStart w:id="8" w:name="_Toc502868008"/>
      <w:r>
        <w:rPr>
          <w:shd w:val="clear" w:color="auto" w:fill="FFFFFF"/>
        </w:rPr>
        <w:t>Überschriften und Fließtext</w:t>
      </w:r>
      <w:bookmarkEnd w:id="8"/>
    </w:p>
    <w:p w:rsidR="00755279" w:rsidRDefault="00755279" w:rsidP="00763FF1">
      <w:pPr>
        <w:pStyle w:val="Textkrper"/>
        <w:rPr>
          <w:rFonts w:cs="Times New Roman"/>
          <w:shd w:val="clear" w:color="auto" w:fill="FFFFFF"/>
        </w:rPr>
      </w:pPr>
      <w:r>
        <w:rPr>
          <w:rFonts w:cs="Times New Roman"/>
          <w:shd w:val="clear" w:color="auto" w:fill="FFFFFF"/>
        </w:rPr>
        <w:t>Für die Kapitelüberschriften wird die Formatvorlage &lt;Überschrift 1&gt; verwendet. Die Nummerierung der Kapitel beginnt erst mit der Einleitung. Die Seitennumme</w:t>
      </w:r>
      <w:r w:rsidR="006C49EC">
        <w:rPr>
          <w:rFonts w:cs="Times New Roman"/>
          <w:shd w:val="clear" w:color="auto" w:fill="FFFFFF"/>
        </w:rPr>
        <w:softHyphen/>
      </w:r>
      <w:r>
        <w:rPr>
          <w:rFonts w:cs="Times New Roman"/>
          <w:shd w:val="clear" w:color="auto" w:fill="FFFFFF"/>
        </w:rPr>
        <w:t xml:space="preserve">rierung erfolgt ab hier in arabischer Zahldarstellung beginnend mit </w:t>
      </w:r>
      <w:r w:rsidR="00AF303A">
        <w:rPr>
          <w:rFonts w:cs="Times New Roman"/>
          <w:shd w:val="clear" w:color="auto" w:fill="FFFFFF"/>
        </w:rPr>
        <w:t>„</w:t>
      </w:r>
      <w:r>
        <w:rPr>
          <w:rFonts w:cs="Times New Roman"/>
          <w:shd w:val="clear" w:color="auto" w:fill="FFFFFF"/>
        </w:rPr>
        <w:t>Seite 1</w:t>
      </w:r>
      <w:r w:rsidR="00AF303A">
        <w:rPr>
          <w:rFonts w:cs="Times New Roman"/>
          <w:shd w:val="clear" w:color="auto" w:fill="FFFFFF"/>
        </w:rPr>
        <w:t>“</w:t>
      </w:r>
      <w:r>
        <w:rPr>
          <w:rFonts w:cs="Times New Roman"/>
          <w:shd w:val="clear" w:color="auto" w:fill="FFFFFF"/>
        </w:rPr>
        <w:t>. Über</w:t>
      </w:r>
      <w:r w:rsidR="006C49EC">
        <w:rPr>
          <w:rFonts w:cs="Times New Roman"/>
          <w:shd w:val="clear" w:color="auto" w:fill="FFFFFF"/>
        </w:rPr>
        <w:softHyphen/>
      </w:r>
      <w:r>
        <w:rPr>
          <w:rFonts w:cs="Times New Roman"/>
          <w:shd w:val="clear" w:color="auto" w:fill="FFFFFF"/>
        </w:rPr>
        <w:t>schriften der Unterkapitel werden mit der Formatvorlage &lt;Überschrift 2&gt; forma</w:t>
      </w:r>
      <w:r w:rsidR="006C49EC">
        <w:rPr>
          <w:rFonts w:cs="Times New Roman"/>
          <w:shd w:val="clear" w:color="auto" w:fill="FFFFFF"/>
        </w:rPr>
        <w:softHyphen/>
      </w:r>
      <w:r>
        <w:rPr>
          <w:rFonts w:cs="Times New Roman"/>
          <w:shd w:val="clear" w:color="auto" w:fill="FFFFFF"/>
        </w:rPr>
        <w:t>tiert.</w:t>
      </w:r>
    </w:p>
    <w:p w:rsidR="00AF303A" w:rsidRPr="00BF3EBC" w:rsidRDefault="00AF303A" w:rsidP="00AF303A">
      <w:pPr>
        <w:pStyle w:val="Textkrper"/>
      </w:pPr>
      <w:r w:rsidRPr="00777B6E">
        <w:t xml:space="preserve">Für den Fließtext verwenden Sie bitte die Formatvorlage </w:t>
      </w:r>
      <w:r w:rsidRPr="003B5C07">
        <w:t>&lt;</w:t>
      </w:r>
      <w:r>
        <w:t>Textkörper</w:t>
      </w:r>
      <w:r w:rsidRPr="003B5C07">
        <w:t xml:space="preserve">&gt;. </w:t>
      </w:r>
      <w:r w:rsidRPr="00BF3EBC">
        <w:t xml:space="preserve">Die Schriftart des Fließtextes ist </w:t>
      </w:r>
      <w:r w:rsidRPr="005E727B">
        <w:t>Times New Roman</w:t>
      </w:r>
      <w:r w:rsidRPr="00BF3EBC">
        <w:t xml:space="preserve"> i</w:t>
      </w:r>
      <w:r>
        <w:t>n der Schriftgröße </w:t>
      </w:r>
      <w:r w:rsidRPr="00BF3EBC">
        <w:t>1</w:t>
      </w:r>
      <w:r>
        <w:t>2</w:t>
      </w:r>
      <w:r w:rsidRPr="00BF3EBC">
        <w:t xml:space="preserve">. Der Absatz ist im Blocksatz </w:t>
      </w:r>
      <w:r>
        <w:t>mit 1,5</w:t>
      </w:r>
      <w:r w:rsidR="00A267F1">
        <w:noBreakHyphen/>
      </w:r>
      <w:r>
        <w:t xml:space="preserve">zeiligem Zeilenabstand </w:t>
      </w:r>
      <w:r w:rsidRPr="00BF3EBC">
        <w:t>formatiert. Vor dem Absatz sind 0</w:t>
      </w:r>
      <w:r w:rsidRPr="002D3A65">
        <w:rPr>
          <w:w w:val="50"/>
        </w:rPr>
        <w:t> </w:t>
      </w:r>
      <w:r w:rsidRPr="00BF3EBC">
        <w:t xml:space="preserve">pt Abstand, nach dem Absatz </w:t>
      </w:r>
      <w:r>
        <w:t>6</w:t>
      </w:r>
      <w:r w:rsidRPr="002D3A65">
        <w:rPr>
          <w:w w:val="50"/>
        </w:rPr>
        <w:t> </w:t>
      </w:r>
      <w:r w:rsidRPr="00BF3EBC">
        <w:t>pt. Wird ein neuer Absatz begonnen, so befindet sich in der ersten Zeile kein Einzug</w:t>
      </w:r>
      <w:r>
        <w:t>,</w:t>
      </w:r>
      <w:r w:rsidRPr="00BF3EBC">
        <w:t xml:space="preserve"> sondern der Text beginnt ganz am Anfang der Zeile.</w:t>
      </w:r>
      <w:r w:rsidR="00C121CE">
        <w:t xml:space="preserve"> Im Fließtext dürfen</w:t>
      </w:r>
      <w:r w:rsidRPr="00BF3EBC">
        <w:t xml:space="preserve"> keine Leerzeilen </w:t>
      </w:r>
      <w:r>
        <w:t>und keine leeren Absätze e</w:t>
      </w:r>
      <w:r w:rsidRPr="00BF3EBC">
        <w:t>in</w:t>
      </w:r>
      <w:r>
        <w:t>ge</w:t>
      </w:r>
      <w:r w:rsidRPr="00BF3EBC">
        <w:t>füg</w:t>
      </w:r>
      <w:r>
        <w:t>t</w:t>
      </w:r>
      <w:r w:rsidR="00C121CE">
        <w:t xml:space="preserve"> werden</w:t>
      </w:r>
      <w:r w:rsidRPr="00BF3EBC">
        <w:t>.</w:t>
      </w:r>
    </w:p>
    <w:p w:rsidR="00AF303A" w:rsidRPr="00BF3EBC" w:rsidRDefault="001952C3" w:rsidP="00AF303A">
      <w:pPr>
        <w:pStyle w:val="Textkrper"/>
      </w:pPr>
      <w:r>
        <w:t xml:space="preserve">Die </w:t>
      </w:r>
      <w:r w:rsidR="00AF303A" w:rsidRPr="00BF3EBC">
        <w:t xml:space="preserve">Silbentrennung </w:t>
      </w:r>
      <w:r>
        <w:t xml:space="preserve">soll eingesetzt werden, </w:t>
      </w:r>
      <w:r w:rsidR="00A267F1">
        <w:t xml:space="preserve">ist </w:t>
      </w:r>
      <w:r>
        <w:t>jedoch auf maximal drei</w:t>
      </w:r>
      <w:r w:rsidR="00A267F1">
        <w:t xml:space="preserve"> </w:t>
      </w:r>
      <w:r w:rsidR="00AF303A">
        <w:t>a</w:t>
      </w:r>
      <w:r w:rsidR="00AF303A" w:rsidRPr="00BF3EBC">
        <w:t>ufeinan</w:t>
      </w:r>
      <w:r w:rsidR="00A45584">
        <w:softHyphen/>
      </w:r>
      <w:r w:rsidR="00AF303A" w:rsidRPr="00BF3EBC">
        <w:t>der</w:t>
      </w:r>
      <w:r>
        <w:softHyphen/>
      </w:r>
      <w:r w:rsidR="00AF303A" w:rsidRPr="00BF3EBC">
        <w:t>folgende</w:t>
      </w:r>
      <w:r w:rsidR="00AF303A">
        <w:t xml:space="preserve"> Zeilen</w:t>
      </w:r>
      <w:r w:rsidR="00AF303A" w:rsidRPr="00BF3EBC">
        <w:t xml:space="preserve"> zu begrenzen.</w:t>
      </w:r>
      <w:r w:rsidR="00AF303A">
        <w:t xml:space="preserve"> Als </w:t>
      </w:r>
      <w:r w:rsidR="00AF303A" w:rsidRPr="00BF3EBC">
        <w:t>Sonderzeichen sind</w:t>
      </w:r>
      <w:r w:rsidR="00AF303A">
        <w:t xml:space="preserve"> (wenn möglich)</w:t>
      </w:r>
      <w:r w:rsidR="00AF303A" w:rsidRPr="00BF3EBC">
        <w:t xml:space="preserve"> nur jene zu verwenden, die in </w:t>
      </w:r>
      <w:r w:rsidR="00A267F1">
        <w:t>PDF</w:t>
      </w:r>
      <w:r w:rsidR="00A267F1">
        <w:noBreakHyphen/>
      </w:r>
      <w:r w:rsidR="00AF303A" w:rsidRPr="00BF3EBC">
        <w:t xml:space="preserve">Dateien darstellbar sind. </w:t>
      </w:r>
    </w:p>
    <w:p w:rsidR="00AF303A" w:rsidRDefault="006C49EC" w:rsidP="00CA0B37">
      <w:pPr>
        <w:pStyle w:val="berschrift1"/>
      </w:pPr>
      <w:bookmarkStart w:id="9" w:name="_Toc502868009"/>
      <w:r w:rsidRPr="00CA0B37">
        <w:t>Weitere</w:t>
      </w:r>
      <w:r>
        <w:t xml:space="preserve"> Vorgaben</w:t>
      </w:r>
      <w:bookmarkEnd w:id="9"/>
    </w:p>
    <w:p w:rsidR="006C49EC" w:rsidRDefault="006C49EC" w:rsidP="006C49EC">
      <w:pPr>
        <w:pStyle w:val="berschrift2"/>
        <w:rPr>
          <w:shd w:val="clear" w:color="auto" w:fill="FFFFFF"/>
        </w:rPr>
      </w:pPr>
      <w:bookmarkStart w:id="10" w:name="_Toc502868010"/>
      <w:r>
        <w:rPr>
          <w:shd w:val="clear" w:color="auto" w:fill="FFFFFF"/>
        </w:rPr>
        <w:t>Aufzählungen</w:t>
      </w:r>
      <w:bookmarkEnd w:id="10"/>
    </w:p>
    <w:p w:rsidR="006C49EC" w:rsidRPr="006C49EC" w:rsidRDefault="006C49EC" w:rsidP="006C49EC">
      <w:pPr>
        <w:pStyle w:val="AufzhlungEbene1"/>
      </w:pPr>
      <w:r w:rsidRPr="006C49EC">
        <w:t>Für Aufzählungen verwenden Sie bitte die Formatvorlage &lt;Aufzählung Ebene</w:t>
      </w:r>
      <w:r>
        <w:t> </w:t>
      </w:r>
      <w:r w:rsidRPr="006C49EC">
        <w:t>1&gt;.</w:t>
      </w:r>
    </w:p>
    <w:p w:rsidR="006C49EC" w:rsidRDefault="006C49EC" w:rsidP="005B08B8">
      <w:pPr>
        <w:pStyle w:val="AufzhlungEbene1"/>
      </w:pPr>
      <w:r w:rsidRPr="008F350E">
        <w:t xml:space="preserve">Aufzählungen haben dieselbe Schriftart und Schriftgröße wie der Fließtext und sind </w:t>
      </w:r>
      <w:r>
        <w:t>im Blocksatz</w:t>
      </w:r>
      <w:r w:rsidRPr="008F350E">
        <w:t xml:space="preserve"> ausgerichtet. Mehrzeilige Aufzählungspunkte beginnen an derselben </w:t>
      </w:r>
      <w:r>
        <w:t xml:space="preserve">Stelle </w:t>
      </w:r>
      <w:r w:rsidRPr="008F350E">
        <w:t>wie die erste Zeile</w:t>
      </w:r>
      <w:r>
        <w:t xml:space="preserve">. Der Zeilenabstand ist </w:t>
      </w:r>
      <w:r w:rsidR="008A49C7">
        <w:t>nur noch ein</w:t>
      </w:r>
      <w:r w:rsidR="00A45584">
        <w:softHyphen/>
      </w:r>
      <w:r w:rsidR="008A49C7">
        <w:t>zeilig.</w:t>
      </w:r>
    </w:p>
    <w:p w:rsidR="006C49EC" w:rsidRPr="008F350E" w:rsidRDefault="008A49C7" w:rsidP="005B08B8">
      <w:pPr>
        <w:pStyle w:val="AufzhlungEbene1"/>
      </w:pPr>
      <w:r>
        <w:t xml:space="preserve">Als Aufzählungszeichen wird </w:t>
      </w:r>
      <w:r w:rsidR="006C49EC">
        <w:t xml:space="preserve">in der ersten Ebene </w:t>
      </w:r>
      <w:r>
        <w:t>ein</w:t>
      </w:r>
      <w:r w:rsidR="006C49EC">
        <w:t xml:space="preserve"> • </w:t>
      </w:r>
      <w:r w:rsidR="006C49EC" w:rsidRPr="000E4388">
        <w:t xml:space="preserve">(Mittenpunkt) </w:t>
      </w:r>
      <w:r>
        <w:t>verwen</w:t>
      </w:r>
      <w:r w:rsidR="00535B86">
        <w:softHyphen/>
      </w:r>
      <w:r>
        <w:t>det</w:t>
      </w:r>
      <w:r w:rsidR="006C49EC" w:rsidRPr="008F350E">
        <w:t xml:space="preserve">. </w:t>
      </w:r>
      <w:r>
        <w:t xml:space="preserve">Jeder Aufzählungspunkt besitzt </w:t>
      </w:r>
      <w:r w:rsidR="006C49EC" w:rsidRPr="008F350E">
        <w:t>ein</w:t>
      </w:r>
      <w:r>
        <w:t>en</w:t>
      </w:r>
      <w:r w:rsidR="006C49EC" w:rsidRPr="008F350E">
        <w:t xml:space="preserve"> Abstand von 6</w:t>
      </w:r>
      <w:r w:rsidR="006C49EC" w:rsidRPr="006C49EC">
        <w:rPr>
          <w:w w:val="50"/>
        </w:rPr>
        <w:t> </w:t>
      </w:r>
      <w:r>
        <w:t>pt nach dem Text</w:t>
      </w:r>
      <w:r w:rsidR="006C49EC" w:rsidRPr="008F350E">
        <w:t xml:space="preserve">. </w:t>
      </w:r>
    </w:p>
    <w:p w:rsidR="006C49EC" w:rsidRDefault="006C49EC" w:rsidP="008A49C7">
      <w:pPr>
        <w:pStyle w:val="AufzhlungEbene2"/>
      </w:pPr>
      <w:r>
        <w:t>Für Aufzählungen der zweiten Ebene verwenden Sie bitte die Formatvorlage &lt;Aufzäh</w:t>
      </w:r>
      <w:r w:rsidR="00535B86">
        <w:softHyphen/>
      </w:r>
      <w:r>
        <w:t>lung Ebene 2&gt;.</w:t>
      </w:r>
      <w:r w:rsidR="008A49C7">
        <w:t xml:space="preserve"> Die Schriftgröße beträgt 10pt.</w:t>
      </w:r>
    </w:p>
    <w:p w:rsidR="008A49C7" w:rsidRDefault="006C49EC" w:rsidP="005B08B8">
      <w:pPr>
        <w:pStyle w:val="AufzhlungEbene2"/>
      </w:pPr>
      <w:r w:rsidRPr="00BF3EBC">
        <w:t xml:space="preserve">In der zweiten Ebene werden Aufzählungen mit einem </w:t>
      </w:r>
      <w:r>
        <w:t xml:space="preserve">– </w:t>
      </w:r>
      <w:r w:rsidRPr="0038630A">
        <w:t xml:space="preserve">(Spiegelstrich) </w:t>
      </w:r>
      <w:r w:rsidRPr="00BF3EBC">
        <w:t xml:space="preserve">begonnen. </w:t>
      </w:r>
      <w:r w:rsidR="008A49C7">
        <w:t xml:space="preserve">Auch in dieser Ebene besitzt jeder Aufzählungspunkt </w:t>
      </w:r>
      <w:r w:rsidRPr="00BF3EBC">
        <w:t xml:space="preserve">ein Abstand von </w:t>
      </w:r>
      <w:r>
        <w:t>6</w:t>
      </w:r>
      <w:r w:rsidRPr="008A49C7">
        <w:rPr>
          <w:w w:val="50"/>
        </w:rPr>
        <w:t> </w:t>
      </w:r>
      <w:r w:rsidR="008A49C7">
        <w:t>pt nach dem Text</w:t>
      </w:r>
      <w:r w:rsidRPr="00BF3EBC">
        <w:t xml:space="preserve">. </w:t>
      </w:r>
    </w:p>
    <w:p w:rsidR="006C49EC" w:rsidRDefault="006C49EC" w:rsidP="005B08B8">
      <w:pPr>
        <w:pStyle w:val="AufzhlungEbene2"/>
      </w:pPr>
      <w:r w:rsidRPr="00AB4016">
        <w:t xml:space="preserve">Aufzählungen sollen generell nicht tiefer als </w:t>
      </w:r>
      <w:r>
        <w:t>zwei</w:t>
      </w:r>
      <w:r w:rsidRPr="00AB4016">
        <w:t xml:space="preserve"> Ebenen sein.</w:t>
      </w:r>
    </w:p>
    <w:p w:rsidR="006C49EC" w:rsidRDefault="008A49C7" w:rsidP="00150488">
      <w:pPr>
        <w:pStyle w:val="Textkrper"/>
      </w:pPr>
      <w:r>
        <w:t>Werden</w:t>
      </w:r>
      <w:r w:rsidR="006C49EC">
        <w:t xml:space="preserve"> nummerier</w:t>
      </w:r>
      <w:r>
        <w:t>te Aufzählungen verwendet</w:t>
      </w:r>
      <w:r w:rsidR="006C49EC">
        <w:t>, gelten die gleichen Formatierungs</w:t>
      </w:r>
      <w:r w:rsidR="00150488">
        <w:softHyphen/>
      </w:r>
      <w:r w:rsidR="006C49EC">
        <w:t xml:space="preserve">vorgaben: </w:t>
      </w:r>
    </w:p>
    <w:p w:rsidR="006C49EC" w:rsidRDefault="006C49EC" w:rsidP="006C49EC">
      <w:pPr>
        <w:pStyle w:val="AufzhlungnummeriertEbene1"/>
      </w:pPr>
      <w:r>
        <w:t xml:space="preserve">Für nummerierte Aufzählungen </w:t>
      </w:r>
      <w:r w:rsidR="008A49C7">
        <w:t>wird</w:t>
      </w:r>
      <w:r>
        <w:t xml:space="preserve"> die Formatvorlage &lt;Aufzählung num</w:t>
      </w:r>
      <w:r w:rsidR="00535B86">
        <w:softHyphen/>
      </w:r>
      <w:r>
        <w:t>meriert Ebene 1&gt;</w:t>
      </w:r>
      <w:r w:rsidR="008A49C7">
        <w:t xml:space="preserve"> verwendet</w:t>
      </w:r>
      <w:r>
        <w:t>.</w:t>
      </w:r>
    </w:p>
    <w:p w:rsidR="006C49EC" w:rsidRPr="0038630A" w:rsidRDefault="006C49EC" w:rsidP="006C49EC">
      <w:pPr>
        <w:pStyle w:val="AufzhlungnummeriertEbene1"/>
      </w:pPr>
      <w:r>
        <w:t>Nummerierte Aufzählungen haben die gleiche Formatierung wie unnumme</w:t>
      </w:r>
      <w:r w:rsidR="00535B86">
        <w:softHyphen/>
      </w:r>
      <w:r>
        <w:t>rierte Aufzählungen</w:t>
      </w:r>
    </w:p>
    <w:p w:rsidR="006C49EC" w:rsidRDefault="006C49EC" w:rsidP="008A49C7">
      <w:pPr>
        <w:pStyle w:val="AufzhlungnummeriertEbene2"/>
      </w:pPr>
      <w:r>
        <w:t>Für nummerierte Aufzählungen der zweiten Ebene verwenden Sie bitte die Formatvor</w:t>
      </w:r>
      <w:r w:rsidR="00535B86">
        <w:softHyphen/>
      </w:r>
      <w:r>
        <w:t>lage &lt;Aufzählung nummeriert Ebene 2&gt;.</w:t>
      </w:r>
    </w:p>
    <w:p w:rsidR="006C49EC" w:rsidRDefault="006C49EC" w:rsidP="008A49C7">
      <w:pPr>
        <w:pStyle w:val="AufzhlungnummeriertEbene2"/>
      </w:pPr>
      <w:r>
        <w:t>Die Formatierung der zweiten Ebene ist äquivalent zur zweiten Ebene nicht numme</w:t>
      </w:r>
      <w:r w:rsidR="00535B86">
        <w:softHyphen/>
      </w:r>
      <w:r>
        <w:t xml:space="preserve">rierter Aufzählungen. </w:t>
      </w:r>
    </w:p>
    <w:p w:rsidR="006C49EC" w:rsidRPr="00AB4016" w:rsidRDefault="006C49EC" w:rsidP="008A49C7">
      <w:pPr>
        <w:pStyle w:val="AufzhlungnummeriertEbene2"/>
      </w:pPr>
      <w:r>
        <w:t xml:space="preserve">Auch nummerierte </w:t>
      </w:r>
      <w:r w:rsidRPr="00AB4016">
        <w:t xml:space="preserve">Aufzählungen sollen generell nicht tiefer als </w:t>
      </w:r>
      <w:r>
        <w:t>zwei</w:t>
      </w:r>
      <w:r w:rsidRPr="00AB4016">
        <w:t xml:space="preserve"> Ebenen sein.</w:t>
      </w:r>
    </w:p>
    <w:p w:rsidR="005E3E67" w:rsidRPr="00777B6E" w:rsidRDefault="005E3E67" w:rsidP="005E3E67">
      <w:pPr>
        <w:pStyle w:val="berschrift2"/>
        <w:keepLines w:val="0"/>
        <w:tabs>
          <w:tab w:val="clear" w:pos="1286"/>
          <w:tab w:val="num" w:pos="576"/>
        </w:tabs>
        <w:spacing w:before="400" w:after="200" w:line="240" w:lineRule="auto"/>
        <w:ind w:left="576" w:hanging="576"/>
        <w:jc w:val="both"/>
        <w:rPr>
          <w:rFonts w:cs="Times New Roman"/>
        </w:rPr>
      </w:pPr>
      <w:bookmarkStart w:id="11" w:name="_Toc502868011"/>
      <w:r w:rsidRPr="00777B6E">
        <w:rPr>
          <w:rFonts w:cs="Times New Roman"/>
        </w:rPr>
        <w:t>Abkürzungen</w:t>
      </w:r>
      <w:bookmarkEnd w:id="11"/>
    </w:p>
    <w:p w:rsidR="005E3E67" w:rsidRDefault="005E3E67" w:rsidP="005E3E67">
      <w:pPr>
        <w:pStyle w:val="Textkrper"/>
      </w:pPr>
      <w:r>
        <w:t>Es</w:t>
      </w:r>
      <w:r w:rsidRPr="00777B6E">
        <w:t xml:space="preserve"> sollen nur Abkürzungen verwendet werden, die im Verzeichnis des Dudens auf</w:t>
      </w:r>
      <w:r w:rsidR="00535B86">
        <w:softHyphen/>
      </w:r>
      <w:r w:rsidRPr="00777B6E">
        <w:t>geführt werden.</w:t>
      </w:r>
      <w:r>
        <w:t xml:space="preserve"> Das Verwenden von Abkürzungen sollte</w:t>
      </w:r>
      <w:r w:rsidRPr="00777B6E">
        <w:t xml:space="preserve"> vermieden werden. Ist dies nicht möglich, </w:t>
      </w:r>
      <w:r>
        <w:t xml:space="preserve">sind </w:t>
      </w:r>
      <w:r w:rsidRPr="00777B6E">
        <w:t xml:space="preserve">Abkürzungen beim ersten Vorkommen im Text </w:t>
      </w:r>
      <w:r>
        <w:t>zu erläu</w:t>
      </w:r>
      <w:r w:rsidR="00535B86">
        <w:softHyphen/>
      </w:r>
      <w:r>
        <w:t>tern.</w:t>
      </w:r>
      <w:r w:rsidRPr="00777B6E">
        <w:t xml:space="preserve"> </w:t>
      </w:r>
    </w:p>
    <w:p w:rsidR="005E3E67" w:rsidRPr="00BF3EBC" w:rsidRDefault="005E3E67" w:rsidP="005E3E67">
      <w:pPr>
        <w:pStyle w:val="berschrift2"/>
      </w:pPr>
      <w:bookmarkStart w:id="12" w:name="_Toc502868012"/>
      <w:r w:rsidRPr="00BF3EBC">
        <w:t>Fußnoten</w:t>
      </w:r>
      <w:bookmarkEnd w:id="12"/>
    </w:p>
    <w:p w:rsidR="00F83C3F" w:rsidRDefault="005E3E67" w:rsidP="00277FF4">
      <w:pPr>
        <w:pStyle w:val="Textkrper"/>
        <w:rPr>
          <w:szCs w:val="20"/>
        </w:rPr>
      </w:pPr>
      <w:r>
        <w:t xml:space="preserve">Für Fußnoten wird Formatvorlage &lt;Fußzeile&gt; verwendet. </w:t>
      </w:r>
      <w:r w:rsidRPr="00BF3EBC">
        <w:t xml:space="preserve">Im Fließtext </w:t>
      </w:r>
      <w:r>
        <w:t>sollten</w:t>
      </w:r>
      <w:r w:rsidRPr="00BF3EBC">
        <w:t xml:space="preserve"> Fuß</w:t>
      </w:r>
      <w:r w:rsidR="00A45584">
        <w:softHyphen/>
      </w:r>
      <w:r w:rsidRPr="00BF3EBC">
        <w:t>noten</w:t>
      </w:r>
      <w:r>
        <w:t xml:space="preserve"> nur</w:t>
      </w:r>
      <w:r w:rsidR="00A954A2">
        <w:t xml:space="preserve"> eingesetzt werden, wenn dies tatsächlich sinnvoll ist</w:t>
      </w:r>
      <w:r w:rsidRPr="00BF3EBC">
        <w:t>. Sie sollen am aktuellen Seitenende angezeigt werden und sind mit einer 5</w:t>
      </w:r>
      <w:r w:rsidRPr="002D3A65">
        <w:rPr>
          <w:w w:val="50"/>
        </w:rPr>
        <w:t> </w:t>
      </w:r>
      <w:r w:rsidRPr="00BF3EBC">
        <w:t>cm langen Linie vom Text abzusetzen.</w:t>
      </w:r>
      <w:r w:rsidRPr="00BF3EBC">
        <w:rPr>
          <w:rStyle w:val="Funotenzeichen"/>
        </w:rPr>
        <w:footnoteReference w:id="1"/>
      </w:r>
      <w:r w:rsidRPr="00BF3EBC">
        <w:t xml:space="preserve"> </w:t>
      </w:r>
      <w:r>
        <w:t xml:space="preserve">Zwischen der Trennlinie und der Fußnote ist darauf zu achten, dass kein Abstand nach der Trennlinie eingestellt ist. </w:t>
      </w:r>
      <w:r w:rsidR="00F83C3F">
        <w:t>D</w:t>
      </w:r>
      <w:r w:rsidRPr="00BF3EBC">
        <w:rPr>
          <w:szCs w:val="20"/>
        </w:rPr>
        <w:t>ie Nummerierung</w:t>
      </w:r>
      <w:r w:rsidR="00F83C3F">
        <w:rPr>
          <w:szCs w:val="20"/>
        </w:rPr>
        <w:t xml:space="preserve"> beginnt mit 1 und wird</w:t>
      </w:r>
      <w:r w:rsidR="00F83C3F" w:rsidRPr="00BF3EBC">
        <w:rPr>
          <w:szCs w:val="20"/>
        </w:rPr>
        <w:t xml:space="preserve"> innerhalb </w:t>
      </w:r>
      <w:r w:rsidR="00F83C3F">
        <w:rPr>
          <w:szCs w:val="20"/>
        </w:rPr>
        <w:t xml:space="preserve">der Arbeit </w:t>
      </w:r>
      <w:r w:rsidRPr="00BF3EBC">
        <w:rPr>
          <w:szCs w:val="20"/>
        </w:rPr>
        <w:t>fortlaufend</w:t>
      </w:r>
      <w:r w:rsidR="00F83C3F">
        <w:rPr>
          <w:szCs w:val="20"/>
        </w:rPr>
        <w:t xml:space="preserve"> fortgesetzt.</w:t>
      </w:r>
    </w:p>
    <w:p w:rsidR="00F83C3F" w:rsidRDefault="00F83C3F" w:rsidP="00277FF4">
      <w:pPr>
        <w:pStyle w:val="Textkrper"/>
      </w:pPr>
      <w:r>
        <w:t>Quellenangaben erfolgen durch Referenzen im Text, die ins Literaturverzeichnis verweisen und sind damit keine Fußnoten.</w:t>
      </w:r>
    </w:p>
    <w:p w:rsidR="00F83C3F" w:rsidRDefault="00F83C3F" w:rsidP="005B08B8">
      <w:pPr>
        <w:pStyle w:val="berschrift2"/>
      </w:pPr>
      <w:bookmarkStart w:id="13" w:name="_Toc502868013"/>
      <w:r>
        <w:t>Abbildungen</w:t>
      </w:r>
      <w:bookmarkEnd w:id="13"/>
    </w:p>
    <w:p w:rsidR="004C1A25" w:rsidRDefault="00F83C3F" w:rsidP="00F83C3F">
      <w:pPr>
        <w:pStyle w:val="Textkrper"/>
      </w:pPr>
      <w:r>
        <w:t>Das Erfassen des Inhalts der Fachfacharbeit kann durch das Einfügen von Abbil</w:t>
      </w:r>
      <w:r w:rsidR="00535B86">
        <w:softHyphen/>
      </w:r>
      <w:r>
        <w:t>dungen in den Fließtext erleichtert werden.</w:t>
      </w:r>
      <w:r w:rsidR="004C1A25">
        <w:t xml:space="preserve"> Zu umfassende oder sehr detailreiche Grafiken können in vereinfachter Darstellung eingefügt werden. Die komplette Ab</w:t>
      </w:r>
      <w:r w:rsidR="00535B86">
        <w:softHyphen/>
      </w:r>
      <w:r w:rsidR="004C1A25">
        <w:t>bildung ist in einem solchen Fall als Anlage einzufügen.</w:t>
      </w:r>
    </w:p>
    <w:p w:rsidR="004C1A25" w:rsidRPr="004C1A25" w:rsidRDefault="004C1A25" w:rsidP="004C1A25">
      <w:pPr>
        <w:pStyle w:val="Textkrper"/>
      </w:pPr>
      <w:r w:rsidRPr="004C1A25">
        <w:t>Wird die Umbruchart „mit Text in Zeile“ in einem neuen Absatz eingesetzt, so kön</w:t>
      </w:r>
      <w:r w:rsidR="00535B86">
        <w:softHyphen/>
      </w:r>
      <w:r w:rsidRPr="004C1A25">
        <w:t xml:space="preserve">nen die Grafiken nicht verrutschen. </w:t>
      </w:r>
      <w:r w:rsidR="00A5560B">
        <w:t>D</w:t>
      </w:r>
      <w:r w:rsidRPr="00BF3EBC">
        <w:t>e</w:t>
      </w:r>
      <w:r w:rsidR="00A5560B">
        <w:t>r</w:t>
      </w:r>
      <w:r w:rsidRPr="00BF3EBC">
        <w:t xml:space="preserve"> </w:t>
      </w:r>
      <w:r w:rsidR="00A5560B">
        <w:t>Absatz</w:t>
      </w:r>
      <w:r w:rsidRPr="00BF3EBC">
        <w:t xml:space="preserve"> ist</w:t>
      </w:r>
      <w:r w:rsidR="00A5560B">
        <w:t xml:space="preserve"> in diesem Fall</w:t>
      </w:r>
      <w:r w:rsidRPr="00BF3EBC">
        <w:t xml:space="preserve"> zu zentrieren.</w:t>
      </w:r>
    </w:p>
    <w:p w:rsidR="00A5560B" w:rsidRDefault="00F60E41" w:rsidP="00734389">
      <w:pPr>
        <w:pStyle w:val="Textkrper"/>
        <w:keepNext/>
        <w:spacing w:after="0"/>
        <w:jc w:val="center"/>
      </w:pPr>
      <w:r>
        <w:rPr>
          <w:noProof/>
          <w:lang w:eastAsia="de-DE"/>
        </w:rPr>
        <w:drawing>
          <wp:inline distT="0" distB="0" distL="0" distR="0">
            <wp:extent cx="2490717" cy="2248142"/>
            <wp:effectExtent l="0" t="0" r="5080" b="0"/>
            <wp:docPr id="8" name="Grafik 8" descr="Dargestellt ist ein Cartoon, das zwei Personen zeigt. Die erste Person zeigt auf ein Bücheregal und sagt: &quot;Klasse, du hast Bücher über Zeitmanagement! Hilft das?&quot;. Die andere Person antwortet: &quot;Ich weiß nicht. Ich kam bisher nicht zum Lesen.&quot;. " title="Cartoon zum Zeit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zeitmanagem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1430" cy="2275864"/>
                    </a:xfrm>
                    <a:prstGeom prst="rect">
                      <a:avLst/>
                    </a:prstGeom>
                  </pic:spPr>
                </pic:pic>
              </a:graphicData>
            </a:graphic>
          </wp:inline>
        </w:drawing>
      </w:r>
    </w:p>
    <w:p w:rsidR="00A5560B" w:rsidRPr="00734389" w:rsidRDefault="00A5560B" w:rsidP="00734389">
      <w:pPr>
        <w:pStyle w:val="Beschriftung"/>
        <w:shd w:val="clear" w:color="auto" w:fill="E7E6E6" w:themeFill="background2"/>
        <w:ind w:left="1985" w:right="1983"/>
      </w:pPr>
      <w:r w:rsidRPr="00A5560B">
        <w:t xml:space="preserve">Abb. </w:t>
      </w:r>
      <w:r w:rsidR="00EE4A22">
        <w:fldChar w:fldCharType="begin"/>
      </w:r>
      <w:r w:rsidR="00EE4A22">
        <w:instrText xml:space="preserve"> SEQ Abb. \* ARABIC </w:instrText>
      </w:r>
      <w:r w:rsidR="00EE4A22">
        <w:fldChar w:fldCharType="separate"/>
      </w:r>
      <w:r w:rsidR="002256CD">
        <w:rPr>
          <w:noProof/>
        </w:rPr>
        <w:t>1</w:t>
      </w:r>
      <w:r w:rsidR="00EE4A22">
        <w:rPr>
          <w:noProof/>
        </w:rPr>
        <w:fldChar w:fldCharType="end"/>
      </w:r>
      <w:r w:rsidRPr="00A5560B">
        <w:t xml:space="preserve"> - Zeitmanagement im Alltag</w:t>
      </w:r>
      <w:r w:rsidR="00734389">
        <w:br/>
      </w:r>
      <w:r w:rsidR="00734389" w:rsidRPr="00734389">
        <w:t>(CC-BY) Faldrian / jenseitsderfenster.de</w:t>
      </w:r>
    </w:p>
    <w:p w:rsidR="00F83C3F" w:rsidRDefault="00F83C3F" w:rsidP="004C1A25">
      <w:pPr>
        <w:pStyle w:val="Textkrper"/>
      </w:pPr>
      <w:r w:rsidRPr="00BF3EBC">
        <w:t xml:space="preserve">Unter den Grafiken steht ebenfalls zentriert, Schriftart </w:t>
      </w:r>
      <w:r w:rsidRPr="00767FDC">
        <w:t>Times New Roman</w:t>
      </w:r>
      <w:r w:rsidRPr="00BF3EBC">
        <w:t>, Schrift</w:t>
      </w:r>
      <w:r w:rsidR="00535B86">
        <w:softHyphen/>
      </w:r>
      <w:r w:rsidRPr="00BF3EBC">
        <w:t>größe 9</w:t>
      </w:r>
      <w:r w:rsidR="00734389">
        <w:t> </w:t>
      </w:r>
      <w:r w:rsidRPr="00BF3EBC">
        <w:t>p</w:t>
      </w:r>
      <w:r>
        <w:t>t</w:t>
      </w:r>
      <w:r w:rsidRPr="00BF3EBC">
        <w:t>, nicht fett, das Signalwort „Abb</w:t>
      </w:r>
      <w:r w:rsidR="00A5560B">
        <w:t>.</w:t>
      </w:r>
      <w:r w:rsidRPr="00BF3EBC">
        <w:t>“</w:t>
      </w:r>
      <w:r w:rsidR="00A5560B">
        <w:t xml:space="preserve"> („Fig.“ bei englischsprachigen Arbei</w:t>
      </w:r>
      <w:r w:rsidR="00535B86">
        <w:softHyphen/>
      </w:r>
      <w:r w:rsidR="00A5560B">
        <w:t>ten</w:t>
      </w:r>
      <w:r>
        <w:t>)</w:t>
      </w:r>
      <w:r w:rsidRPr="00BF3EBC">
        <w:t xml:space="preserve">, die fortlaufende Nummer </w:t>
      </w:r>
      <w:r>
        <w:t>und die Beschreibung.</w:t>
      </w:r>
      <w:r w:rsidRPr="00BF3EBC">
        <w:t xml:space="preserve"> </w:t>
      </w:r>
      <w:r>
        <w:t xml:space="preserve">Für die Beschreibung </w:t>
      </w:r>
      <w:r w:rsidR="00813F0B">
        <w:t>ver</w:t>
      </w:r>
      <w:r w:rsidR="00A45584">
        <w:softHyphen/>
      </w:r>
      <w:r w:rsidR="00813F0B">
        <w:t xml:space="preserve">wendet man die </w:t>
      </w:r>
      <w:r>
        <w:t>Formatvorlage &lt;Beschriftung&gt;.</w:t>
      </w:r>
      <w:r w:rsidR="005B08B8">
        <w:t xml:space="preserve"> Diese Vorgehensweise kann ent</w:t>
      </w:r>
      <w:r w:rsidR="00A45584">
        <w:softHyphen/>
      </w:r>
      <w:r w:rsidR="005B08B8">
        <w:t xml:space="preserve">sprechend auch für Diagramme verwendet werden („Diagramm 1“). </w:t>
      </w:r>
    </w:p>
    <w:p w:rsidR="00BC296A" w:rsidRDefault="00813F0B" w:rsidP="00BC296A">
      <w:r>
        <w:t>Für Abbildungen kann</w:t>
      </w:r>
      <w:r w:rsidR="00F83C3F" w:rsidRPr="00777B6E">
        <w:t xml:space="preserve"> zudem ein kurzer präziser Alternativtext (Pfad: rechte Maustaste &gt; Grafik formatieren &gt; </w:t>
      </w:r>
      <w:r>
        <w:t>Layout und Eigenschaften &gt;</w:t>
      </w:r>
      <w:r w:rsidRPr="00777B6E">
        <w:t xml:space="preserve"> </w:t>
      </w:r>
      <w:r w:rsidR="00F83C3F" w:rsidRPr="00777B6E">
        <w:t>Alternativtext) ver</w:t>
      </w:r>
      <w:r w:rsidR="00535B86">
        <w:softHyphen/>
      </w:r>
      <w:r w:rsidR="00F83C3F" w:rsidRPr="00777B6E">
        <w:t>geben</w:t>
      </w:r>
      <w:r>
        <w:t xml:space="preserve"> werden</w:t>
      </w:r>
      <w:r w:rsidR="00F83C3F" w:rsidRPr="00777B6E">
        <w:t>.</w:t>
      </w:r>
    </w:p>
    <w:p w:rsidR="00BC296A" w:rsidRDefault="008C48A7" w:rsidP="00BC296A">
      <w:pPr>
        <w:pStyle w:val="Textkrper"/>
        <w:rPr>
          <w:noProof/>
        </w:rPr>
      </w:pPr>
      <w:r>
        <w:rPr>
          <w:noProof/>
          <w:lang w:eastAsia="de-DE"/>
        </w:rPr>
        <w:drawing>
          <wp:anchor distT="0" distB="0" distL="114300" distR="431800" simplePos="0" relativeHeight="251662336" behindDoc="0" locked="0" layoutInCell="1" allowOverlap="1">
            <wp:simplePos x="0" y="0"/>
            <wp:positionH relativeFrom="margin">
              <wp:align>left</wp:align>
            </wp:positionH>
            <wp:positionV relativeFrom="paragraph">
              <wp:posOffset>0</wp:posOffset>
            </wp:positionV>
            <wp:extent cx="1902460" cy="2339975"/>
            <wp:effectExtent l="0" t="0" r="0" b="3175"/>
            <wp:wrapSquare wrapText="bothSides"/>
            <wp:docPr id="7" name="Grafik 7" descr="In der Grafik wird die Einteilung von Aufgaben nach ihrer Wichtigkeit und Dringlichkeit dargestellt. Sie werden in vier Gruppen klassifiziert: Terminieren, sofort tun, Papierkorb und Delegieren.    " title="Grafik zur Eisenhower-Meth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isenhower_1.png"/>
                    <pic:cNvPicPr/>
                  </pic:nvPicPr>
                  <pic:blipFill>
                    <a:blip r:embed="rId14">
                      <a:extLst>
                        <a:ext uri="{28A0092B-C50C-407E-A947-70E740481C1C}">
                          <a14:useLocalDpi xmlns:a14="http://schemas.microsoft.com/office/drawing/2010/main" val="0"/>
                        </a:ext>
                      </a:extLst>
                    </a:blip>
                    <a:stretch>
                      <a:fillRect/>
                    </a:stretch>
                  </pic:blipFill>
                  <pic:spPr>
                    <a:xfrm>
                      <a:off x="0" y="0"/>
                      <a:ext cx="1902460" cy="2339975"/>
                    </a:xfrm>
                    <a:prstGeom prst="rect">
                      <a:avLst/>
                    </a:prstGeom>
                  </pic:spPr>
                </pic:pic>
              </a:graphicData>
            </a:graphic>
            <wp14:sizeRelH relativeFrom="margin">
              <wp14:pctWidth>0</wp14:pctWidth>
            </wp14:sizeRelH>
            <wp14:sizeRelV relativeFrom="margin">
              <wp14:pctHeight>0</wp14:pctHeight>
            </wp14:sizeRelV>
          </wp:anchor>
        </w:drawing>
      </w:r>
      <w:r w:rsidR="00BC296A">
        <w:t>Kleinere Grafiken können auch so formatiert werden, dass der Text links oder rechts um</w:t>
      </w:r>
      <w:r w:rsidR="00535B86">
        <w:softHyphen/>
      </w:r>
      <w:r w:rsidR="00BC296A">
        <w:t>läuft.  Dieser sollte dann einen angemesse</w:t>
      </w:r>
      <w:r w:rsidR="00535B86">
        <w:softHyphen/>
      </w:r>
      <w:r w:rsidR="00BC296A">
        <w:t>nen Abstand zum Bild haben. Werden Ab</w:t>
      </w:r>
      <w:r w:rsidR="00535B86">
        <w:softHyphen/>
      </w:r>
      <w:r w:rsidR="00BC296A">
        <w:t>bildungen verkleinert, sollte man darauf ach</w:t>
      </w:r>
      <w:r w:rsidR="00535B86">
        <w:softHyphen/>
      </w:r>
      <w:r w:rsidR="00BC296A">
        <w:t xml:space="preserve">ten, dass Texte lesbar bleiben. Richtlinie ist </w:t>
      </w:r>
      <w:r w:rsidR="004015FE">
        <w:t>eine gedruckte</w:t>
      </w:r>
      <w:r w:rsidR="00BC296A">
        <w:t xml:space="preserve"> Zeichengröße </w:t>
      </w:r>
      <w:r w:rsidR="004015FE">
        <w:rPr>
          <w:rFonts w:cs="Times New Roman"/>
        </w:rPr>
        <w:t>≥</w:t>
      </w:r>
      <w:r w:rsidR="00BC296A">
        <w:t xml:space="preserve"> 1mm.</w:t>
      </w:r>
    </w:p>
    <w:p w:rsidR="00BC296A" w:rsidRDefault="008C48A7" w:rsidP="00BC296A">
      <w:pPr>
        <w:pStyle w:val="Textkrper"/>
      </w:pPr>
      <w:r>
        <w:rPr>
          <w:noProof/>
          <w:lang w:eastAsia="de-DE"/>
        </w:rPr>
        <mc:AlternateContent>
          <mc:Choice Requires="wps">
            <w:drawing>
              <wp:anchor distT="0" distB="0" distL="114300" distR="114300" simplePos="0" relativeHeight="251661312" behindDoc="0" locked="0" layoutInCell="1" allowOverlap="1">
                <wp:simplePos x="0" y="0"/>
                <wp:positionH relativeFrom="margin">
                  <wp:align>left</wp:align>
                </wp:positionH>
                <wp:positionV relativeFrom="paragraph">
                  <wp:posOffset>440282</wp:posOffset>
                </wp:positionV>
                <wp:extent cx="2237740" cy="306705"/>
                <wp:effectExtent l="0" t="0" r="0" b="0"/>
                <wp:wrapThrough wrapText="bothSides">
                  <wp:wrapPolygon edited="0">
                    <wp:start x="0" y="0"/>
                    <wp:lineTo x="0" y="20124"/>
                    <wp:lineTo x="21330" y="20124"/>
                    <wp:lineTo x="21330" y="0"/>
                    <wp:lineTo x="0" y="0"/>
                  </wp:wrapPolygon>
                </wp:wrapThrough>
                <wp:docPr id="1" name="Textfeld 1"/>
                <wp:cNvGraphicFramePr/>
                <a:graphic xmlns:a="http://schemas.openxmlformats.org/drawingml/2006/main">
                  <a:graphicData uri="http://schemas.microsoft.com/office/word/2010/wordprocessingShape">
                    <wps:wsp>
                      <wps:cNvSpPr txBox="1"/>
                      <wps:spPr>
                        <a:xfrm>
                          <a:off x="0" y="0"/>
                          <a:ext cx="2237740" cy="306705"/>
                        </a:xfrm>
                        <a:prstGeom prst="rect">
                          <a:avLst/>
                        </a:prstGeom>
                        <a:solidFill>
                          <a:prstClr val="white"/>
                        </a:solidFill>
                        <a:ln>
                          <a:noFill/>
                        </a:ln>
                      </wps:spPr>
                      <wps:txbx>
                        <w:txbxContent>
                          <w:p w:rsidR="0010459E" w:rsidRPr="000A508B" w:rsidRDefault="0010459E" w:rsidP="00734389">
                            <w:pPr>
                              <w:pStyle w:val="Beschriftung"/>
                              <w:shd w:val="clear" w:color="auto" w:fill="E7E6E6" w:themeFill="background2"/>
                              <w:rPr>
                                <w:noProof/>
                              </w:rPr>
                            </w:pPr>
                            <w:r>
                              <w:t xml:space="preserve">Abb. </w:t>
                            </w:r>
                            <w:r w:rsidR="00EE4A22">
                              <w:fldChar w:fldCharType="begin"/>
                            </w:r>
                            <w:r w:rsidR="00EE4A22">
                              <w:instrText xml:space="preserve"> SEQ Abb. \* ARABIC </w:instrText>
                            </w:r>
                            <w:r w:rsidR="00EE4A22">
                              <w:fldChar w:fldCharType="separate"/>
                            </w:r>
                            <w:r>
                              <w:rPr>
                                <w:noProof/>
                              </w:rPr>
                              <w:t>2</w:t>
                            </w:r>
                            <w:r w:rsidR="00EE4A22">
                              <w:rPr>
                                <w:noProof/>
                              </w:rPr>
                              <w:fldChar w:fldCharType="end"/>
                            </w:r>
                            <w:r>
                              <w:t xml:space="preserve"> - </w:t>
                            </w:r>
                            <w:r w:rsidRPr="004015FE">
                              <w:t>Einteilung</w:t>
                            </w:r>
                            <w:r>
                              <w:t xml:space="preserve"> von Aufgaben</w:t>
                            </w:r>
                            <w:r>
                              <w:br/>
                              <w:t xml:space="preserve">(CC-BY-SA) </w:t>
                            </w:r>
                            <w:r w:rsidRPr="00734389">
                              <w:t>Gert Egle/www.teachsam.de</w:t>
                            </w:r>
                            <w:r>
                              <w:br/>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feld 1" o:spid="_x0000_s1026" type="#_x0000_t202" style="position:absolute;left:0;text-align:left;margin-left:0;margin-top:34.65pt;width:176.2pt;height:24.15pt;z-index:2516613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" stroked="f">
                <v:textbox inset="0,0,0,0">
                  <w:txbxContent>
                    <w:p w:rsidR="0010459E" w:rsidRPr="000A508B" w:rsidRDefault="0010459E" w:rsidP="00734389">
                      <w:pPr>
                        <w:pStyle w:val="Beschriftung"/>
                        <w:shd w:val="clear" w:color="auto" w:fill="E7E6E6" w:themeFill="background2"/>
                        <w:rPr>
                          <w:noProof/>
                        </w:rPr>
                      </w:pPr>
                      <w:r>
                        <w:t xml:space="preserve">Abb. </w:t>
                      </w:r>
                      <w:fldSimple w:instr=" SEQ Abb. \* ARABIC ">
                        <w:r>
                          <w:rPr>
                            <w:noProof/>
                          </w:rPr>
                          <w:t>2</w:t>
                        </w:r>
                      </w:fldSimple>
                      <w:r>
                        <w:t xml:space="preserve"> - </w:t>
                      </w:r>
                      <w:r w:rsidRPr="004015FE">
                        <w:t>Einteilung</w:t>
                      </w:r>
                      <w:r>
                        <w:t xml:space="preserve"> von Aufgaben</w:t>
                      </w:r>
                      <w:r>
                        <w:br/>
                        <w:t xml:space="preserve">(CC-BY-SA) </w:t>
                      </w:r>
                      <w:r w:rsidRPr="00734389">
                        <w:t>Gert Egle/www.teachsam.de</w:t>
                      </w:r>
                      <w:r>
                        <w:br/>
                      </w:r>
                    </w:p>
                  </w:txbxContent>
                </v:textbox>
                <w10:wrap type="through" anchorx="margin"/>
              </v:shape>
            </w:pict>
          </mc:Fallback>
        </mc:AlternateContent>
      </w:r>
      <w:r w:rsidR="004015FE">
        <w:t>Man beachte, dass a</w:t>
      </w:r>
      <w:r w:rsidR="00BC296A">
        <w:t>uch für</w:t>
      </w:r>
      <w:r w:rsidR="004015FE">
        <w:t xml:space="preserve"> Bilder </w:t>
      </w:r>
      <w:r w:rsidR="00BC296A">
        <w:t>das Urhe</w:t>
      </w:r>
      <w:r w:rsidR="00535B86">
        <w:softHyphen/>
      </w:r>
      <w:r w:rsidR="00BC296A">
        <w:t>b</w:t>
      </w:r>
      <w:r w:rsidR="00734389">
        <w:t>errecht gilt. Gemäß der Lizensierung der Bilder durch den Autor müssen auch die Bildquellen in ein Verzeichnis übernommen werden oder die Bilder mit den not</w:t>
      </w:r>
      <w:r w:rsidR="00A45584">
        <w:softHyphen/>
      </w:r>
      <w:r w:rsidR="00734389">
        <w:t>wendigen Angaben beschriftet sein.</w:t>
      </w:r>
      <w:r w:rsidR="00C121CE">
        <w:t xml:space="preserve"> Die graue Schattierung der Beschriftung darf entfernt werden.</w:t>
      </w:r>
    </w:p>
    <w:p w:rsidR="00BC296A" w:rsidRDefault="007137B3" w:rsidP="00CA0B37">
      <w:pPr>
        <w:pStyle w:val="berschrift1"/>
      </w:pPr>
      <w:bookmarkStart w:id="14" w:name="_Toc502868014"/>
      <w:r>
        <w:t>Verweise/Zitate</w:t>
      </w:r>
      <w:r w:rsidR="00BC296A">
        <w:t xml:space="preserve"> und Literaturverzeichnis</w:t>
      </w:r>
      <w:bookmarkEnd w:id="14"/>
    </w:p>
    <w:p w:rsidR="005B7394" w:rsidRDefault="005B7394" w:rsidP="005B7394">
      <w:pPr>
        <w:pStyle w:val="berschrift2"/>
      </w:pPr>
      <w:bookmarkStart w:id="15" w:name="_Toc502868015"/>
      <w:r>
        <w:t>Zitieren</w:t>
      </w:r>
      <w:bookmarkEnd w:id="15"/>
    </w:p>
    <w:p w:rsidR="00FB5A5C" w:rsidRDefault="00FB5A5C" w:rsidP="00C121CE">
      <w:pPr>
        <w:pStyle w:val="Textkrper"/>
      </w:pPr>
      <w:r>
        <w:t>Alle aus anderen Quellen verwendeten Informationen sind entsprechend zu kenn</w:t>
      </w:r>
      <w:r w:rsidR="00A45584">
        <w:softHyphen/>
      </w:r>
      <w:r>
        <w:t xml:space="preserve">zeichnen. Dazu gehören nicht nur wörtliche </w:t>
      </w:r>
      <w:r w:rsidR="00BA34B2">
        <w:t>Zitate. Auch auf Teile, die sinngemäß übernommene Inhalte enthalten, ist durch eine Referenz (vgl. ...) ins Literatur</w:t>
      </w:r>
      <w:r w:rsidR="00A45584">
        <w:softHyphen/>
      </w:r>
      <w:r w:rsidR="00BA34B2">
        <w:t>verzeichnis zu verweisen.</w:t>
      </w:r>
      <w:r w:rsidR="00F50730">
        <w:t xml:space="preserve"> </w:t>
      </w:r>
    </w:p>
    <w:p w:rsidR="00BA34B2" w:rsidRDefault="00FB5A5C" w:rsidP="00DD60A3">
      <w:pPr>
        <w:pStyle w:val="Textkrper"/>
      </w:pPr>
      <w:r w:rsidRPr="00FB5A5C">
        <w:t>Citavi enthält einen Zitationsstil, den Citavi Basis-Stil, der standardmä</w:t>
      </w:r>
      <w:r>
        <w:t>ßig ein</w:t>
      </w:r>
      <w:r w:rsidR="00A45584">
        <w:softHyphen/>
      </w:r>
      <w:r>
        <w:t>gestellt ist und der für die Facharbeit</w:t>
      </w:r>
      <w:r w:rsidRPr="00FB5A5C">
        <w:t xml:space="preserve"> </w:t>
      </w:r>
      <w:r w:rsidR="00BA34B2">
        <w:t>zu empfehlen ist</w:t>
      </w:r>
      <w:r w:rsidRPr="00FB5A5C">
        <w:t>.</w:t>
      </w:r>
      <w:r w:rsidR="00F50730">
        <w:t xml:space="preserve"> Längere Zitate können mit der Formatierung &lt;Zitat&gt; vom Textkörper abgesetzt werden.  </w:t>
      </w:r>
    </w:p>
    <w:p w:rsidR="006E54D6" w:rsidRPr="00CF54CA" w:rsidRDefault="000A7A2E" w:rsidP="00AE234E">
      <w:pPr>
        <w:pStyle w:val="Zitat"/>
      </w:pPr>
      <w:bookmarkStart w:id="16" w:name="_CTVK0013fc44c12a5f8418994d1abc821f236ea"/>
      <w:r w:rsidRPr="00CF54CA">
        <w:t>„</w:t>
      </w:r>
      <w:r w:rsidR="00F50730" w:rsidRPr="00CF54CA">
        <w:t>Wissenschaftliche Aussagen müssen nachprüfbar sein. Deshalb verlangen sie eine Offenlegung der Quellen und Methoden, eine stringente, im Aufbau nach</w:t>
      </w:r>
      <w:r w:rsidR="00A45584">
        <w:softHyphen/>
      </w:r>
      <w:r w:rsidR="00F50730" w:rsidRPr="00CF54CA">
        <w:t>vollziehbare Argumentation und die Veröffentlichung. Das hat für das Schreiben einer Arbeit zur Folge, dass die Quellen und Werke, auf die man sich stützt, genau anzugeben sind, und zwar sowohl im Literaturverzeichnis, in dem sämtliche für eine Arbeit benutzten Materialien aufgeführt werden, wie auch jedes Mal, wenn im Text auf sie zurückgegriffen wird. Das gilt auch dann, wenn nicht im Wortlaut zitiert, sondern auf eine Quelle lediglich sinngemäß Bezug genommen wird.</w:t>
      </w:r>
      <w:bookmarkEnd w:id="16"/>
      <w:r w:rsidRPr="00CF54CA">
        <w:t>“</w:t>
      </w:r>
      <w:r w:rsidR="00F50730" w:rsidRPr="00CF54CA">
        <w:t xml:space="preserve"> </w:t>
      </w:r>
      <w:r w:rsidR="00F50730" w:rsidRPr="00CF54CA">
        <w:fldChar w:fldCharType="begin"/>
      </w:r>
      <w:r w:rsidR="00F12BC6">
        <w:instrText>ADDIN CITAVI.PLACEHOLDER d25255ce-a6a5-4858-bb52-129a7e79e5ce 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dXJlciB1bmQgU2NobHVjaHRlciAyMDEzLCBTLiA1MSk8L1RleHQ+DQogICAgPC9UZXh0VW5pdD4NCiAgPC9UZXh0VW5pdHM+DQo8L1BsYWNlaG9sZGVyPg==</w:instrText>
      </w:r>
      <w:r w:rsidR="00F50730" w:rsidRPr="00CF54CA">
        <w:fldChar w:fldCharType="separate"/>
      </w:r>
      <w:bookmarkStart w:id="17" w:name="_CTVP001d25255cea6a54858bb52129a7e79e5ce"/>
      <w:r w:rsidR="00F12BC6">
        <w:fldChar w:fldCharType="begin"/>
      </w:r>
      <w:r w:rsidR="00F12BC6">
        <w:instrText>HYPERLINK "#_CTVL001001d7358041b4e77a1bde7448c686a7d" \o "Meurer, Peter; Schluchter, Manfred (2013): Wissenschaftliches Arbeiten mit Citavi 4. Hinweise zum Schreiben wissenschaftlicher Arbeiten mit der Softwa…"</w:instrText>
      </w:r>
      <w:r w:rsidR="00F12BC6">
        <w:fldChar w:fldCharType="separate"/>
      </w:r>
      <w:r w:rsidR="00F12BC6">
        <w:t>(Meurer und Schluchter 2013, S. 51)</w:t>
      </w:r>
      <w:r w:rsidR="00F12BC6">
        <w:fldChar w:fldCharType="end"/>
      </w:r>
      <w:bookmarkEnd w:id="17"/>
      <w:r w:rsidR="00F50730" w:rsidRPr="00CF54CA">
        <w:fldChar w:fldCharType="end"/>
      </w:r>
    </w:p>
    <w:p w:rsidR="007137B3" w:rsidRPr="00777B6E" w:rsidRDefault="005B7394" w:rsidP="005B7394">
      <w:pPr>
        <w:pStyle w:val="Textkrper"/>
        <w:rPr>
          <w:rFonts w:cs="Times New Roman"/>
        </w:rPr>
      </w:pPr>
      <w:r>
        <w:t>Für die Nutzung von Citavi stehen online Materialien zur Verfügung. Zu empfehlen ist die Inte</w:t>
      </w:r>
      <w:r w:rsidR="00150488">
        <w:t>rnetseite mit dem CitviManual5.</w:t>
      </w:r>
      <w:r>
        <w:t xml:space="preserve"> </w:t>
      </w:r>
      <w:r>
        <w:fldChar w:fldCharType="begin"/>
      </w:r>
      <w:r w:rsidR="00C66F17">
        <w:instrText>ADDIN CITAVI.PLACEHOLDER 4f9ba506-39cf-4041-a4a5-33525fd0f65d 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3aXNzIEFjYWRlbWljIFNvZnR3YXJlIEdtYkggMjAxNWEpPC9UZXh0Pg0KICAgIDwvVGV4dFVuaXQ+DQogIDwvVGV4dFVuaXRzPg0KPC9QbGFjZWhvbGRlcj4=</w:instrText>
      </w:r>
      <w:r>
        <w:fldChar w:fldCharType="separate"/>
      </w:r>
      <w:bookmarkStart w:id="18" w:name="_CTVP0014f9ba50639cf4041a4a533525fd0f65d"/>
      <w:r w:rsidR="00C66F17">
        <w:fldChar w:fldCharType="begin"/>
      </w:r>
      <w:r w:rsidR="00C66F17">
        <w:instrText>HYPERLINK "#_CTVL001098ac5b29f734d149c74e857908466d6" \o "Swiss Academic Software GmbH (2015): Citavi 5: Handbuch. Online verfügbar unter https://www.citavi.com/sub/manual5/de/index.html?cse_about_citation_st…"</w:instrText>
      </w:r>
      <w:r w:rsidR="00C66F17">
        <w:fldChar w:fldCharType="separate"/>
      </w:r>
      <w:r w:rsidR="00C66F17">
        <w:t>(Swiss Academic Software GmbH</w:t>
      </w:r>
      <w:r w:rsidR="00DD60A3">
        <w:t xml:space="preserve"> </w:t>
      </w:r>
      <w:r w:rsidR="00C66F17">
        <w:t>2015a)</w:t>
      </w:r>
      <w:r w:rsidR="00C66F17">
        <w:fldChar w:fldCharType="end"/>
      </w:r>
      <w:bookmarkEnd w:id="18"/>
      <w:r>
        <w:fldChar w:fldCharType="end"/>
      </w:r>
    </w:p>
    <w:p w:rsidR="005B7394" w:rsidRDefault="005B7394" w:rsidP="005B7394">
      <w:pPr>
        <w:pStyle w:val="berschrift2"/>
      </w:pPr>
      <w:bookmarkStart w:id="19" w:name="_Toc502868016"/>
      <w:r>
        <w:t>Literaturverzeichnis</w:t>
      </w:r>
      <w:bookmarkEnd w:id="19"/>
    </w:p>
    <w:p w:rsidR="009030A5" w:rsidRPr="00777B6E" w:rsidRDefault="002D7858" w:rsidP="005B7394">
      <w:pPr>
        <w:pStyle w:val="Textkrper"/>
      </w:pPr>
      <w:r w:rsidRPr="00BF3EBC">
        <w:t>Das Literaturverzeichnis</w:t>
      </w:r>
      <w:r>
        <w:t xml:space="preserve"> beginnt auf einer neuen Seite,</w:t>
      </w:r>
      <w:r w:rsidRPr="00BF3EBC">
        <w:t xml:space="preserve"> wird alphanumerisch ent</w:t>
      </w:r>
      <w:r w:rsidR="00A45584">
        <w:softHyphen/>
      </w:r>
      <w:r w:rsidRPr="00BF3EBC">
        <w:t>sprechend den Verweisen sortiert und enthält keinerlei Untergliederung.</w:t>
      </w:r>
      <w:r>
        <w:t xml:space="preserve"> </w:t>
      </w:r>
      <w:r w:rsidR="007137B3">
        <w:t xml:space="preserve">Die Schriftart ist </w:t>
      </w:r>
      <w:r w:rsidR="007137B3" w:rsidRPr="00BF3DEC">
        <w:t>Times New Roman</w:t>
      </w:r>
      <w:r w:rsidR="007137B3">
        <w:t>, die Schriftgröße 10 pt</w:t>
      </w:r>
      <w:r w:rsidR="00CA0B37">
        <w:t>.</w:t>
      </w:r>
      <w:r w:rsidR="007137B3">
        <w:t xml:space="preserve"> </w:t>
      </w:r>
      <w:r w:rsidR="007137B3">
        <w:rPr>
          <w:lang w:val="de-AT"/>
        </w:rPr>
        <w:t xml:space="preserve">Nach jedem </w:t>
      </w:r>
      <w:r w:rsidR="00A267F1">
        <w:rPr>
          <w:lang w:val="de-AT"/>
        </w:rPr>
        <w:t>Eintrag</w:t>
      </w:r>
      <w:r w:rsidR="007137B3" w:rsidRPr="00BC102F">
        <w:rPr>
          <w:lang w:val="de-AT"/>
        </w:rPr>
        <w:t xml:space="preserve"> ist ein Abstand von 6</w:t>
      </w:r>
      <w:r w:rsidR="007137B3" w:rsidRPr="00F75F2A">
        <w:rPr>
          <w:w w:val="50"/>
        </w:rPr>
        <w:t> </w:t>
      </w:r>
      <w:r w:rsidR="007137B3" w:rsidRPr="00BC102F">
        <w:rPr>
          <w:lang w:val="de-AT"/>
        </w:rPr>
        <w:t xml:space="preserve">pt einzustellen. </w:t>
      </w:r>
      <w:r w:rsidR="007137B3">
        <w:rPr>
          <w:lang w:val="de-AT"/>
        </w:rPr>
        <w:t>Der Sondereinzug</w:t>
      </w:r>
      <w:r w:rsidR="007137B3" w:rsidRPr="00BC102F">
        <w:rPr>
          <w:lang w:val="de-AT"/>
        </w:rPr>
        <w:t xml:space="preserve"> </w:t>
      </w:r>
      <w:r w:rsidR="007137B3">
        <w:rPr>
          <w:lang w:val="de-AT"/>
        </w:rPr>
        <w:t xml:space="preserve">ist </w:t>
      </w:r>
      <w:r>
        <w:rPr>
          <w:lang w:val="de-AT"/>
        </w:rPr>
        <w:t>h</w:t>
      </w:r>
      <w:r w:rsidR="007137B3" w:rsidRPr="00BC102F">
        <w:rPr>
          <w:lang w:val="de-AT"/>
        </w:rPr>
        <w:t>ängend</w:t>
      </w:r>
      <w:r w:rsidR="004D34F1">
        <w:rPr>
          <w:lang w:val="de-AT"/>
        </w:rPr>
        <w:t xml:space="preserve"> mit 0,</w:t>
      </w:r>
      <w:r>
        <w:rPr>
          <w:lang w:val="de-AT"/>
        </w:rPr>
        <w:t>5 cm</w:t>
      </w:r>
      <w:r w:rsidR="00A267F1">
        <w:rPr>
          <w:lang w:val="de-AT"/>
        </w:rPr>
        <w:t>. Der Blocksatz sollte entfallen.</w:t>
      </w:r>
    </w:p>
    <w:p w:rsidR="00C121CE" w:rsidRDefault="00C121CE" w:rsidP="009030A5">
      <w:pPr>
        <w:pStyle w:val="Textkrper"/>
      </w:pPr>
      <w:r>
        <w:t>Erfolgt die Zitation über den Einsatz von Citavi, so erfolgt die Zusammenstellung der Angaben</w:t>
      </w:r>
      <w:r w:rsidR="002D7858">
        <w:t xml:space="preserve"> automatisch. </w:t>
      </w:r>
      <w:r w:rsidR="002D7858" w:rsidRPr="002D7858">
        <w:t>Damit die Zitationsstile korrekt angewendet werden kö</w:t>
      </w:r>
      <w:r w:rsidR="002D7858">
        <w:t>nnen, ist es notwendig, dass</w:t>
      </w:r>
      <w:r w:rsidR="002D7858" w:rsidRPr="002D7858">
        <w:t xml:space="preserve"> die bibliographischen Daten </w:t>
      </w:r>
      <w:r w:rsidR="002D7858">
        <w:t>in Citavi korrekt erfasst werden</w:t>
      </w:r>
      <w:r w:rsidR="002D7858" w:rsidRPr="002D7858">
        <w:t>.</w:t>
      </w:r>
      <w:r w:rsidR="002D7858">
        <w:t xml:space="preserve"> </w:t>
      </w:r>
      <w:r w:rsidR="002D7858">
        <w:fldChar w:fldCharType="begin"/>
      </w:r>
      <w:r w:rsidR="00C66F17">
        <w:instrText>ADDIN CITAVI.PLACEHOLDER 26aa7a93-e61a-4e7e-ac0a-a886530c1a58 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dpc3MgQWNhZGVtaWMgU29mdHdhcmUgR21iSCAyMDE1Yik8L1RleHQ+DQogICAgPC9UZXh0VW5pdD4NCiAgPC9UZXh0VW5pdHM+DQo8L1BsYWNlaG9sZGVyPg==</w:instrText>
      </w:r>
      <w:r w:rsidR="002D7858">
        <w:fldChar w:fldCharType="separate"/>
      </w:r>
      <w:bookmarkStart w:id="20" w:name="_CTVP00126aa7a93e61a4e7eac0aa886530c1a58"/>
      <w:r w:rsidR="00C66F17">
        <w:fldChar w:fldCharType="begin"/>
      </w:r>
      <w:r w:rsidR="00C66F17">
        <w:instrText>HYPERLINK "#_CTVL001612657d39b98481a92fa671962d05ecc" \o "Swiss Academic Software GmbH (2015): Citavi 5: Handbuch. Zitationsstile verwenden. Online verfügbar unter https://www.citavi.com/sub/manual5/de/index.…"</w:instrText>
      </w:r>
      <w:r w:rsidR="00C66F17">
        <w:fldChar w:fldCharType="separate"/>
      </w:r>
      <w:r w:rsidR="00C66F17">
        <w:t>(Swiss Academic Software GmbH 2015b)</w:t>
      </w:r>
      <w:r w:rsidR="00C66F17">
        <w:fldChar w:fldCharType="end"/>
      </w:r>
      <w:bookmarkEnd w:id="20"/>
      <w:r w:rsidR="002D7858">
        <w:fldChar w:fldCharType="end"/>
      </w:r>
    </w:p>
    <w:p w:rsidR="009030A5" w:rsidRPr="003B5C07" w:rsidRDefault="002D7858" w:rsidP="009030A5">
      <w:pPr>
        <w:pStyle w:val="Textkrper"/>
      </w:pPr>
      <w:r>
        <w:t>Wird das Literaturverzeichnis selbst zusammengestellt</w:t>
      </w:r>
      <w:r w:rsidR="00A267F1">
        <w:t>,</w:t>
      </w:r>
      <w:r>
        <w:t xml:space="preserve"> kann man folgende An</w:t>
      </w:r>
      <w:r w:rsidR="00A45584">
        <w:softHyphen/>
      </w:r>
      <w:r>
        <w:t>ordnung nutzen</w:t>
      </w:r>
      <w:r w:rsidR="009030A5" w:rsidRPr="00BF3EBC">
        <w:t>.</w:t>
      </w:r>
      <w:r>
        <w:t xml:space="preserve"> </w:t>
      </w:r>
      <w:r w:rsidR="009030A5" w:rsidRPr="003B5C07">
        <w:t xml:space="preserve">In </w:t>
      </w:r>
      <w:r>
        <w:t>spitze K</w:t>
      </w:r>
      <w:r w:rsidR="009030A5" w:rsidRPr="003B5C07">
        <w:t>lammern gesetzt sind Informationen, die nicht un</w:t>
      </w:r>
      <w:r w:rsidR="00A45584">
        <w:softHyphen/>
      </w:r>
      <w:r w:rsidR="009030A5" w:rsidRPr="003B5C07">
        <w:t xml:space="preserve">bedingt benötigt werden bzw. nur einzufügen sind, wenn sie vorhanden sind. Sind mehrere Orte erwähnt, so ist nur einer anzuführen und die weiteren mit dem Zusatz u.a. abzukürzen. </w:t>
      </w:r>
    </w:p>
    <w:p w:rsidR="009030A5" w:rsidRPr="009030A5" w:rsidRDefault="009030A5" w:rsidP="000B2AC4">
      <w:pPr>
        <w:pStyle w:val="CitaviBibliographyEntry"/>
      </w:pPr>
      <w:r w:rsidRPr="009030A5">
        <w:rPr>
          <w:rStyle w:val="Fett"/>
        </w:rPr>
        <w:t>Monographien, Bücher / Ein Autor</w:t>
      </w:r>
      <w:r>
        <w:rPr>
          <w:rStyle w:val="Fett"/>
        </w:rPr>
        <w:br/>
      </w:r>
      <w:r w:rsidRPr="009030A5">
        <w:t xml:space="preserve">Nachname, Vorname: Titel&lt;. Untertitel, &gt;&lt;Auflage, &gt; &lt;Verlag, &gt; </w:t>
      </w:r>
      <w:bookmarkStart w:id="21" w:name="OLE_LINK1"/>
      <w:bookmarkStart w:id="22" w:name="OLE_LINK2"/>
      <w:r w:rsidRPr="009030A5">
        <w:t>&lt;Ort &lt;u.a.&gt;, &gt;</w:t>
      </w:r>
      <w:bookmarkEnd w:id="21"/>
      <w:bookmarkEnd w:id="22"/>
      <w:r w:rsidRPr="009030A5">
        <w:t xml:space="preserve"> Jahr. </w:t>
      </w:r>
    </w:p>
    <w:p w:rsidR="009030A5" w:rsidRPr="00BF3EBC" w:rsidRDefault="009030A5" w:rsidP="000B2AC4">
      <w:pPr>
        <w:pStyle w:val="CitaviBibliographyEntry"/>
      </w:pPr>
      <w:r w:rsidRPr="009030A5">
        <w:rPr>
          <w:rStyle w:val="Fett"/>
        </w:rPr>
        <w:t>Monographien, Bücher / Mehrere Autoren</w:t>
      </w:r>
      <w:r>
        <w:rPr>
          <w:rStyle w:val="Fett"/>
        </w:rPr>
        <w:br/>
      </w:r>
      <w:r w:rsidRPr="00BF3EBC">
        <w:t>Nachname, Vorname; Nachname, Vorname; Nachname, Vorname: Titel</w:t>
      </w:r>
      <w:r>
        <w:t>.</w:t>
      </w:r>
      <w:r w:rsidR="005B7394">
        <w:t xml:space="preserve"> &lt;Untertitel,&gt;</w:t>
      </w:r>
      <w:r w:rsidRPr="00BF3EBC">
        <w:t xml:space="preserve"> &lt;Auf</w:t>
      </w:r>
      <w:r w:rsidR="00535B86">
        <w:softHyphen/>
      </w:r>
      <w:r w:rsidRPr="00BF3EBC">
        <w:t>lage</w:t>
      </w:r>
      <w:r w:rsidR="005B7394">
        <w:t>,</w:t>
      </w:r>
      <w:r w:rsidRPr="00BF3EBC">
        <w:t xml:space="preserve"> &gt;&lt;Verlag, &gt; &lt;Ort &lt;u.a.&gt;, &gt; Jahr. </w:t>
      </w:r>
    </w:p>
    <w:p w:rsidR="009866A9" w:rsidRPr="009866A9" w:rsidRDefault="004D34F1" w:rsidP="000B2AC4">
      <w:pPr>
        <w:pStyle w:val="CitaviBibliographyEntry"/>
      </w:pPr>
      <w:r>
        <w:rPr>
          <w:rStyle w:val="Fett"/>
        </w:rPr>
        <w:t>Zeitschriftenartikel,</w:t>
      </w:r>
      <w:r w:rsidRPr="003B5C07">
        <w:rPr>
          <w:rStyle w:val="Fett"/>
        </w:rPr>
        <w:t xml:space="preserve"> </w:t>
      </w:r>
      <w:r w:rsidR="009030A5" w:rsidRPr="003B5C07">
        <w:rPr>
          <w:rStyle w:val="Fett"/>
        </w:rPr>
        <w:t>Journals</w:t>
      </w:r>
      <w:r w:rsidR="00DD60A3">
        <w:rPr>
          <w:rStyle w:val="Fett"/>
        </w:rPr>
        <w:t>...</w:t>
      </w:r>
      <w:r w:rsidR="009866A9">
        <w:rPr>
          <w:rStyle w:val="Fett"/>
        </w:rPr>
        <w:br/>
      </w:r>
      <w:r w:rsidR="009030A5" w:rsidRPr="00BF3EBC">
        <w:t xml:space="preserve">Nachname, Vorname: Titel. Bezeichnung </w:t>
      </w:r>
      <w:r w:rsidR="009030A5" w:rsidRPr="009866A9">
        <w:t>Journal</w:t>
      </w:r>
      <w:r w:rsidR="009866A9">
        <w:t xml:space="preserve"> und Nummer/Jahr, Seiten, </w:t>
      </w:r>
      <w:r w:rsidR="009866A9" w:rsidRPr="009866A9">
        <w:t>Jahr</w:t>
      </w:r>
      <w:r w:rsidR="009866A9">
        <w:t>.</w:t>
      </w:r>
    </w:p>
    <w:p w:rsidR="009030A5" w:rsidRPr="00BF3EBC" w:rsidRDefault="009030A5" w:rsidP="000B2AC4">
      <w:pPr>
        <w:pStyle w:val="CitaviBibliographyEntry"/>
      </w:pPr>
      <w:r w:rsidRPr="003B5C07">
        <w:rPr>
          <w:rStyle w:val="Fett"/>
        </w:rPr>
        <w:t>Webs</w:t>
      </w:r>
      <w:r w:rsidR="00DD60A3">
        <w:rPr>
          <w:rStyle w:val="Fett"/>
        </w:rPr>
        <w:t>eiten</w:t>
      </w:r>
      <w:r w:rsidR="00DD60A3">
        <w:rPr>
          <w:rStyle w:val="Fett"/>
        </w:rPr>
        <w:br/>
      </w:r>
      <w:r w:rsidRPr="00BF3EBC">
        <w:t>Seitenbezeichnung, Link, Abrufdatum.</w:t>
      </w:r>
    </w:p>
    <w:p w:rsidR="007137B3" w:rsidRDefault="009030A5" w:rsidP="007137B3">
      <w:pPr>
        <w:pStyle w:val="berschrift2"/>
        <w:keepLines w:val="0"/>
        <w:tabs>
          <w:tab w:val="clear" w:pos="1286"/>
          <w:tab w:val="num" w:pos="576"/>
        </w:tabs>
        <w:spacing w:before="400" w:after="200" w:line="240" w:lineRule="auto"/>
        <w:ind w:left="576" w:hanging="576"/>
        <w:jc w:val="both"/>
        <w:rPr>
          <w:rFonts w:cs="Times New Roman"/>
        </w:rPr>
      </w:pPr>
      <w:bookmarkStart w:id="23" w:name="_Toc502868017"/>
      <w:r>
        <w:rPr>
          <w:rFonts w:cs="Times New Roman"/>
        </w:rPr>
        <w:t xml:space="preserve">Alternative Zitation - </w:t>
      </w:r>
      <w:r w:rsidR="00CA0B37">
        <w:rPr>
          <w:rFonts w:cs="Times New Roman"/>
        </w:rPr>
        <w:t>Bilden kurze</w:t>
      </w:r>
      <w:r>
        <w:rPr>
          <w:rFonts w:cs="Times New Roman"/>
        </w:rPr>
        <w:t>r</w:t>
      </w:r>
      <w:r w:rsidR="00CA0B37">
        <w:rPr>
          <w:rFonts w:cs="Times New Roman"/>
        </w:rPr>
        <w:t xml:space="preserve"> Literaturreferenzen</w:t>
      </w:r>
      <w:bookmarkEnd w:id="23"/>
    </w:p>
    <w:p w:rsidR="004D34F1" w:rsidRDefault="004D34F1" w:rsidP="004D34F1">
      <w:pPr>
        <w:pStyle w:val="Textkrper"/>
      </w:pPr>
      <w:bookmarkStart w:id="24" w:name="_CTVK001a32351f9fd484fe590f8995eb9768b38"/>
      <w:r>
        <w:t>„</w:t>
      </w:r>
      <w:r w:rsidRPr="004D34F1">
        <w:t>Alle Zitationsstile sind sprachgebunden. Wenn Sie beispielsweise einen englischen Text schreiben, wählen Sie einen englischsprachigen Zitationsstil. So ist sichergestellt, dass Herausgeber im Literaturverzeichnis den Zusatz Editors erhalten, dem Jahrgang das Kürzel Vol. vorangestellt wird und die Seitenzahlen das Präfix pp. erhalten.</w:t>
      </w:r>
      <w:r>
        <w:t>“</w:t>
      </w:r>
      <w:r w:rsidRPr="004D34F1">
        <w:t xml:space="preserve"> </w:t>
      </w:r>
      <w:bookmarkEnd w:id="24"/>
      <w:r>
        <w:fldChar w:fldCharType="begin"/>
      </w:r>
      <w:r w:rsidR="00C66F17">
        <w:instrText>ADDIN CITAVI.PLACEHOLDER 0cd5859b-bd79-4bc2-8dd8-d950d3776db0 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3aXNzIEFjYWRlbWljIFNvZnR3YXJlIEdtYkggMjAxNWEpPC9UZXh0Pg0KICAgIDwvVGV4dFVuaXQ+DQogIDwvVGV4dFVuaXRzPg0KPC9QbGFjZWhvbGRlcj4=</w:instrText>
      </w:r>
      <w:r>
        <w:fldChar w:fldCharType="separate"/>
      </w:r>
      <w:bookmarkStart w:id="25" w:name="_CTVP0010cd5859bbd794bc28dd8d950d3776db0"/>
      <w:r w:rsidR="00C66F17">
        <w:fldChar w:fldCharType="begin"/>
      </w:r>
      <w:r w:rsidR="00C66F17">
        <w:instrText>HYPERLINK "#_CTVL001098ac5b29f734d149c74e857908466d6" \o "Swiss Academic Software GmbH (2015): Citavi 5: Handbuch. Online verfügbar unter https://www.citavi.com/sub/manual5/de/index.html?cse_about_citation_st…"</w:instrText>
      </w:r>
      <w:r w:rsidR="00C66F17">
        <w:fldChar w:fldCharType="separate"/>
      </w:r>
      <w:r w:rsidR="00C66F17">
        <w:t>(Swiss Academic Software GmbH 2015a)</w:t>
      </w:r>
      <w:r w:rsidR="00C66F17">
        <w:fldChar w:fldCharType="end"/>
      </w:r>
      <w:bookmarkEnd w:id="25"/>
      <w:r>
        <w:fldChar w:fldCharType="end"/>
      </w:r>
    </w:p>
    <w:p w:rsidR="00645520" w:rsidRPr="00645520" w:rsidRDefault="004D34F1" w:rsidP="00645520">
      <w:pPr>
        <w:pStyle w:val="Textkrper"/>
      </w:pPr>
      <w:r>
        <w:t>Beim Einsatz des Zitationsstiles sind die Vorgaben der Kursleiter zu beachten. Eine Methode für das Bilden von Kurzreferenzen ist in Anlage A.2 beschrieben.</w:t>
      </w:r>
    </w:p>
    <w:p w:rsidR="006E54D6" w:rsidRDefault="006E54D6" w:rsidP="006E54D6">
      <w:pPr>
        <w:pStyle w:val="berschrift1"/>
      </w:pPr>
      <w:bookmarkStart w:id="26" w:name="_Toc502868018"/>
      <w:r>
        <w:t>Weitere Kapitel</w:t>
      </w:r>
      <w:bookmarkEnd w:id="26"/>
    </w:p>
    <w:p w:rsidR="006E54D6" w:rsidRDefault="006E54D6" w:rsidP="006E54D6">
      <w:pPr>
        <w:pStyle w:val="berschrift2"/>
      </w:pPr>
      <w:bookmarkStart w:id="27" w:name="_Toc502868019"/>
      <w:r>
        <w:t>weitere Unterkapitel</w:t>
      </w:r>
      <w:bookmarkEnd w:id="27"/>
    </w:p>
    <w:p w:rsidR="006E54D6" w:rsidRDefault="006E54D6" w:rsidP="006E54D6">
      <w:pPr>
        <w:pStyle w:val="Textkrper"/>
      </w:pPr>
      <w:r>
        <w:t>Text des Unterkapitels</w:t>
      </w:r>
    </w:p>
    <w:p w:rsidR="006E54D6" w:rsidRDefault="00535B86" w:rsidP="00535B86">
      <w:pPr>
        <w:pStyle w:val="berschrift2"/>
      </w:pPr>
      <w:bookmarkStart w:id="28" w:name="_Toc502868020"/>
      <w:r>
        <w:t>zweites Unterkapitel</w:t>
      </w:r>
      <w:bookmarkEnd w:id="28"/>
    </w:p>
    <w:p w:rsidR="00535B86" w:rsidRPr="00535B86" w:rsidRDefault="00535B86" w:rsidP="00535B86">
      <w:pPr>
        <w:pStyle w:val="Textkrper"/>
      </w:pPr>
      <w:r>
        <w:t>Text des zweiten Unterkapitels</w:t>
      </w:r>
    </w:p>
    <w:p w:rsidR="005B76F1" w:rsidRDefault="005B76F1" w:rsidP="00CA0B37">
      <w:pPr>
        <w:pStyle w:val="berschrift1"/>
      </w:pPr>
      <w:bookmarkStart w:id="29" w:name="_Toc502868021"/>
      <w:r>
        <w:t>Schlussbetrachtung</w:t>
      </w:r>
      <w:bookmarkEnd w:id="29"/>
    </w:p>
    <w:p w:rsidR="0015490C" w:rsidRDefault="008A49C7" w:rsidP="005B76F1">
      <w:pPr>
        <w:pStyle w:val="Textkrper"/>
      </w:pPr>
      <w:r>
        <w:t xml:space="preserve">Die Facharbeit soll </w:t>
      </w:r>
      <w:r w:rsidRPr="0015490C">
        <w:rPr>
          <w:b/>
        </w:rPr>
        <w:t>im Regelfall</w:t>
      </w:r>
      <w:r>
        <w:t xml:space="preserve"> 12 bis 15 Seiten Fließtext umfassen. </w:t>
      </w:r>
      <w:r w:rsidR="00AE234E">
        <w:t xml:space="preserve">Der </w:t>
      </w:r>
      <w:r>
        <w:t>Platz</w:t>
      </w:r>
      <w:r w:rsidR="00A45584">
        <w:softHyphen/>
      </w:r>
      <w:r>
        <w:t xml:space="preserve">bedarf von </w:t>
      </w:r>
      <w:r w:rsidR="005E3E67">
        <w:t>Abbildungen, Organigrammen und anderen Übersichten (z.B. Tabellen, Quelltexte von Programmiersprac</w:t>
      </w:r>
      <w:r w:rsidR="009866A9">
        <w:t>hen) ist darin nicht enthalten.</w:t>
      </w:r>
    </w:p>
    <w:p w:rsidR="008A49C7" w:rsidRDefault="0015490C" w:rsidP="005B76F1">
      <w:pPr>
        <w:pStyle w:val="Textkrper"/>
      </w:pPr>
      <w:r w:rsidRPr="0015490C">
        <w:rPr>
          <w:b/>
        </w:rPr>
        <w:t xml:space="preserve">Es </w:t>
      </w:r>
      <w:r w:rsidR="00150488" w:rsidRPr="0015490C">
        <w:rPr>
          <w:b/>
        </w:rPr>
        <w:t>g</w:t>
      </w:r>
      <w:r w:rsidR="00150488" w:rsidRPr="00150488">
        <w:rPr>
          <w:b/>
        </w:rPr>
        <w:t>elten für alle Facharbeiten, die vom</w:t>
      </w:r>
      <w:r>
        <w:rPr>
          <w:b/>
        </w:rPr>
        <w:t xml:space="preserve"> betreuenden</w:t>
      </w:r>
      <w:r w:rsidR="00150488" w:rsidRPr="00150488">
        <w:rPr>
          <w:b/>
        </w:rPr>
        <w:t xml:space="preserve"> </w:t>
      </w:r>
      <w:r w:rsidR="00A45584">
        <w:rPr>
          <w:b/>
        </w:rPr>
        <w:t>Kurs</w:t>
      </w:r>
      <w:r w:rsidR="00150488" w:rsidRPr="00150488">
        <w:rPr>
          <w:b/>
        </w:rPr>
        <w:t>lehrer vorgege</w:t>
      </w:r>
      <w:r>
        <w:rPr>
          <w:b/>
        </w:rPr>
        <w:softHyphen/>
      </w:r>
      <w:r w:rsidR="00150488" w:rsidRPr="00150488">
        <w:rPr>
          <w:b/>
        </w:rPr>
        <w:t>be</w:t>
      </w:r>
      <w:r w:rsidR="00A45584">
        <w:rPr>
          <w:b/>
        </w:rPr>
        <w:softHyphen/>
      </w:r>
      <w:r w:rsidR="00150488" w:rsidRPr="00150488">
        <w:rPr>
          <w:b/>
        </w:rPr>
        <w:t>nen Festlegungen</w:t>
      </w:r>
      <w:r>
        <w:rPr>
          <w:b/>
        </w:rPr>
        <w:t>!</w:t>
      </w:r>
    </w:p>
    <w:p w:rsidR="005B76F1" w:rsidRDefault="005B76F1" w:rsidP="005B76F1">
      <w:pPr>
        <w:pStyle w:val="Textkrper"/>
      </w:pPr>
      <w:r>
        <w:t>Für das Schlusskapitel ist es grundsätzlich sinnvoll, deutlich zu sagen, worum es sich handelt, und statt eines einfachen ‚Fertig-Schluss‘ lieber ‚Ausblick‘, ‚Zusam</w:t>
      </w:r>
      <w:r w:rsidR="006C49EC">
        <w:softHyphen/>
      </w:r>
      <w:r>
        <w:t>menfassung‘, ‚Ergebnisse‘, ‚Schlussbetrach</w:t>
      </w:r>
      <w:r w:rsidR="009866A9">
        <w:t>tung‘ oder ähnliches zu setzen.</w:t>
      </w:r>
    </w:p>
    <w:p w:rsidR="0065769E" w:rsidRDefault="005B76F1" w:rsidP="009030A5">
      <w:pPr>
        <w:pStyle w:val="Textkrper"/>
        <w:rPr>
          <w:rFonts w:eastAsiaTheme="majorEastAsia" w:cstheme="majorBidi"/>
          <w:b/>
          <w:sz w:val="28"/>
          <w:szCs w:val="32"/>
        </w:rPr>
      </w:pPr>
      <w:r>
        <w:t>Den Hauptteil besonders zu bezeichnen ist nicht üblich. Weder das Wort ‚Haupt-teil‘ noch eine Wiederholung des Themas ist angebracht.</w:t>
      </w:r>
      <w:r w:rsidR="0065769E">
        <w:br w:type="page"/>
      </w:r>
    </w:p>
    <w:p w:rsidR="00C66F17" w:rsidRDefault="006E54D6" w:rsidP="00C66F17">
      <w:pPr>
        <w:pStyle w:val="CitaviBibliographyHeading"/>
      </w:pPr>
      <w:r>
        <w:fldChar w:fldCharType="begin"/>
      </w:r>
      <w:r w:rsidR="00C66F17">
        <w:instrText>ADDIN CITAVI.BIBLIOGRAPHY PD94bWwgdmVyc2lvbj0iMS4wIiBlbmNvZGluZz0idXRmLTE2Ij8+PEJpYmxpb2dyYXBoeT48QWRkSW5WZXJzaW9uPjUuNy4wLjA8L0FkZEluVmVyc2lvbj48SWQ+NTE3MTBkMDItMGY1ZC00OGM5LWExOGQtNWQ2NWI4YmJkYzk4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</w:instrText>
      </w:r>
      <w:r>
        <w:fldChar w:fldCharType="separate"/>
      </w:r>
      <w:bookmarkStart w:id="30" w:name="_Toc502868022"/>
      <w:bookmarkStart w:id="31" w:name="_CTVBIBLIOGRAPHY1"/>
      <w:bookmarkEnd w:id="31"/>
      <w:r w:rsidR="00C66F17">
        <w:t>Literaturverzeichnis</w:t>
      </w:r>
      <w:bookmarkEnd w:id="30"/>
    </w:p>
    <w:p w:rsidR="00C66F17" w:rsidRDefault="00C66F17" w:rsidP="000B2AC4">
      <w:pPr>
        <w:pStyle w:val="CitaviBibliographyEntry"/>
      </w:pPr>
      <w:bookmarkStart w:id="32" w:name="_CTVL001001d7358041b4e77a1bde7448c686a7d"/>
      <w:r>
        <w:t xml:space="preserve">Meurer, Peter; Schluchter, Manfred (2013): </w:t>
      </w:r>
      <w:r w:rsidRPr="009866A9">
        <w:t>Wissenschaftliches</w:t>
      </w:r>
      <w:r>
        <w:t xml:space="preserve"> Arbeiten mit Citavi 4. Hinweise zum Schreiben wissenschaftlicher Arbeiten mit der Software "Citavi - Literaturverwaltung und Wissensorganisation" ; auf Basis des Duden-Buchs "Die schriftliche Arbeit" - </w:t>
      </w:r>
      <w:r w:rsidRPr="000B2AC4">
        <w:t>kurz</w:t>
      </w:r>
      <w:r>
        <w:t xml:space="preserve"> gefasst". In: </w:t>
      </w:r>
      <w:bookmarkEnd w:id="32"/>
      <w:r w:rsidRPr="00C66F17">
        <w:rPr>
          <w:i/>
        </w:rPr>
        <w:t>Die schriftliche Arbeit - kurz gefasst. 4., neu bearb. und aktualisierte Aufl. - Mannheim: Dudenverlag, 2006</w:t>
      </w:r>
      <w:r w:rsidRPr="00C66F17">
        <w:t>. Online verfügbar unter http://www.citavi.com/service/de/docs/Citavi_4_Wissenschaftliches_Arbeiten.pdf.</w:t>
      </w:r>
    </w:p>
    <w:p w:rsidR="00C66F17" w:rsidRDefault="00C66F17" w:rsidP="000B2AC4">
      <w:pPr>
        <w:pStyle w:val="CitaviBibliographyEntry"/>
      </w:pPr>
      <w:bookmarkStart w:id="33" w:name="_CTVL001098ac5b29f734d149c74e857908466d6"/>
      <w:r>
        <w:t>Swiss Academic Software GmbH (2015a): Citavi 5: Handbuch. Online verfügbar unter https://www.citavi.com/sub/manual5/de/index.html, zuletzt aktualisiert am 15.11.2017, zuletzt geprüft am 18.12.2017.</w:t>
      </w:r>
    </w:p>
    <w:p w:rsidR="00C66F17" w:rsidRDefault="00C66F17" w:rsidP="000B2AC4">
      <w:pPr>
        <w:pStyle w:val="CitaviBibliographyEntry"/>
      </w:pPr>
      <w:bookmarkStart w:id="34" w:name="_CTVL001612657d39b98481a92fa671962d05ecc"/>
      <w:bookmarkEnd w:id="33"/>
      <w:r>
        <w:t>Swiss Academic Software GmbH (2015b): Citavi 5: Handbuch. Zitationsstile verwenden. Online verfügbar unter https://www.citavi.com/sub/manual5/de/index.html?cse_about_citation_styles.html, zuletzt ge</w:t>
      </w:r>
      <w:r w:rsidR="00A45584">
        <w:softHyphen/>
      </w:r>
      <w:r>
        <w:t>prüft am 18.12.2017.</w:t>
      </w:r>
      <w:bookmarkEnd w:id="34"/>
    </w:p>
    <w:p w:rsidR="00D562D2" w:rsidRPr="0065769E" w:rsidRDefault="006E54D6" w:rsidP="000B2AC4">
      <w:pPr>
        <w:pStyle w:val="CitaviBibliographyEntry"/>
      </w:pPr>
      <w:r>
        <w:fldChar w:fldCharType="end"/>
      </w:r>
    </w:p>
    <w:p w:rsidR="006E54D6" w:rsidRDefault="006E54D6">
      <w:pPr>
        <w:spacing w:line="259" w:lineRule="auto"/>
        <w:rPr>
          <w:rFonts w:eastAsiaTheme="majorEastAsia" w:cstheme="majorBidi"/>
          <w:b/>
          <w:sz w:val="28"/>
          <w:szCs w:val="32"/>
          <w:shd w:val="clear" w:color="auto" w:fill="FFFFFF"/>
        </w:rPr>
      </w:pPr>
      <w:r>
        <w:br w:type="page"/>
      </w:r>
    </w:p>
    <w:p w:rsidR="00C541E3" w:rsidRDefault="00722022" w:rsidP="00CA0B37">
      <w:pPr>
        <w:pStyle w:val="berschrift1"/>
        <w:numPr>
          <w:ilvl w:val="0"/>
          <w:numId w:val="0"/>
        </w:numPr>
      </w:pPr>
      <w:bookmarkStart w:id="35" w:name="_Toc502868023"/>
      <w:r>
        <w:t>Anlagen</w:t>
      </w:r>
      <w:bookmarkEnd w:id="35"/>
    </w:p>
    <w:p w:rsidR="00722022" w:rsidRDefault="00722022" w:rsidP="00C66F17">
      <w:pPr>
        <w:pStyle w:val="Anlage-berschrift"/>
      </w:pPr>
      <w:bookmarkStart w:id="36" w:name="_Toc502868024"/>
      <w:r w:rsidRPr="009D010D">
        <w:t>Barrierefreie</w:t>
      </w:r>
      <w:r>
        <w:t xml:space="preserve"> Aufbereitung des Dokumentes</w:t>
      </w:r>
      <w:bookmarkEnd w:id="36"/>
    </w:p>
    <w:p w:rsidR="00EB567C" w:rsidRDefault="00EB567C" w:rsidP="000F1292">
      <w:pPr>
        <w:pStyle w:val="Anlage-berschrift2"/>
      </w:pPr>
      <w:bookmarkStart w:id="37" w:name="_Toc502868025"/>
      <w:r>
        <w:t>Sprache</w:t>
      </w:r>
      <w:bookmarkEnd w:id="37"/>
    </w:p>
    <w:p w:rsidR="00EB567C" w:rsidRDefault="00EB567C" w:rsidP="00D76D65">
      <w:pPr>
        <w:pStyle w:val="Textkrper"/>
      </w:pPr>
      <w:r>
        <w:t>Legen Sie für Worte, Wortgruppen, Absätze oder Abschnitte, die von der Doku</w:t>
      </w:r>
      <w:r w:rsidR="006C49EC">
        <w:softHyphen/>
      </w:r>
      <w:r>
        <w:t>mentsprache abweichen (wie beispielsweise englische Fachbegriffe in einem deut</w:t>
      </w:r>
      <w:r w:rsidR="006C49EC">
        <w:softHyphen/>
      </w:r>
      <w:r>
        <w:t>schen Text), die entsprechende Sprache fest, damit der Screenreader ebenfalls die Intonation wechselt (Pfad: Überprüfen &gt; Sprache &gt; Sprache für die Korrekturhilfen festlegen).</w:t>
      </w:r>
    </w:p>
    <w:p w:rsidR="00EB567C" w:rsidRDefault="00EB567C" w:rsidP="000F1292">
      <w:pPr>
        <w:pStyle w:val="Anlage-berschrift2"/>
      </w:pPr>
      <w:bookmarkStart w:id="38" w:name="_Toc502868026"/>
      <w:r>
        <w:t>Prüfen der Barrierefreiheit</w:t>
      </w:r>
      <w:bookmarkEnd w:id="38"/>
    </w:p>
    <w:p w:rsidR="00EB567C" w:rsidRDefault="00EB567C" w:rsidP="00D76D65">
      <w:pPr>
        <w:pStyle w:val="Textkrper"/>
      </w:pPr>
      <w:r>
        <w:t>Word bietet in seinem Programm mit dem Accessibility Checker (unter dem Pfad: Datei &gt; Informationen &gt; Auf Probleme überprüfen &gt; Barrierefreiheit überprüfen) die Möglichkeit, Barrierefreiheitsprobleme zu erkennen und zudem Lösungsvor</w:t>
      </w:r>
      <w:r w:rsidR="00A45584">
        <w:softHyphen/>
      </w:r>
      <w:r>
        <w:t>schläge zu erhalten.</w:t>
      </w:r>
    </w:p>
    <w:p w:rsidR="00EB567C" w:rsidRDefault="00EB567C" w:rsidP="000F1292">
      <w:pPr>
        <w:pStyle w:val="Anlage-berschrift2"/>
      </w:pPr>
      <w:bookmarkStart w:id="39" w:name="_Toc502868027"/>
      <w:r>
        <w:t xml:space="preserve">Ausgabe als </w:t>
      </w:r>
      <w:r w:rsidRPr="000F1292">
        <w:t>barrierefreies</w:t>
      </w:r>
      <w:r>
        <w:t xml:space="preserve"> PDF</w:t>
      </w:r>
      <w:bookmarkEnd w:id="39"/>
    </w:p>
    <w:p w:rsidR="00EB567C" w:rsidRDefault="00EB567C" w:rsidP="00D76D65">
      <w:pPr>
        <w:pStyle w:val="Textkrper"/>
      </w:pPr>
      <w:r>
        <w:t>Um das Dokument als Adobe PDF abzuspeichern (unter dem Pfad: Datei &gt; Spei</w:t>
      </w:r>
      <w:r w:rsidR="006C49EC">
        <w:softHyphen/>
      </w:r>
      <w:r>
        <w:t xml:space="preserve">chern unter &gt; Dateityp: PDF (*.pdf)), müssen zur Erhaltung der Barrierefreiheit im Speicherdialog einige Optionen kontrolliert werden. Haken Sie hierbei folgende Optionen im Bereich „Nicht druckbare Informationen einschließen“ an: </w:t>
      </w:r>
    </w:p>
    <w:p w:rsidR="00EB567C" w:rsidRDefault="00EB567C" w:rsidP="00EB567C">
      <w:pPr>
        <w:spacing w:after="0"/>
      </w:pPr>
      <w:r>
        <w:t>•</w:t>
      </w:r>
      <w:r>
        <w:tab/>
        <w:t xml:space="preserve">Textmarken erstellen mithilfe von: Überschriften </w:t>
      </w:r>
    </w:p>
    <w:p w:rsidR="00EB567C" w:rsidRDefault="00EB567C" w:rsidP="00EB567C">
      <w:pPr>
        <w:spacing w:after="0"/>
      </w:pPr>
      <w:r>
        <w:t>•</w:t>
      </w:r>
      <w:r>
        <w:tab/>
        <w:t xml:space="preserve">Dokumenteigenschaften </w:t>
      </w:r>
    </w:p>
    <w:p w:rsidR="00722022" w:rsidRDefault="00EB567C" w:rsidP="00EB567C">
      <w:pPr>
        <w:spacing w:after="0"/>
      </w:pPr>
      <w:r>
        <w:t>•</w:t>
      </w:r>
      <w:r>
        <w:tab/>
        <w:t>Dokumentstrukturtags für Eingabehilfen</w:t>
      </w:r>
    </w:p>
    <w:p w:rsidR="00EB567C" w:rsidRDefault="00645520" w:rsidP="00C66F17">
      <w:pPr>
        <w:pStyle w:val="Anlage-berschrift"/>
      </w:pPr>
      <w:bookmarkStart w:id="40" w:name="_Toc502868028"/>
      <w:r>
        <w:t xml:space="preserve">Zitation mit </w:t>
      </w:r>
      <w:r w:rsidRPr="00C66F17">
        <w:t>Kurzreferenzen</w:t>
      </w:r>
      <w:bookmarkEnd w:id="40"/>
    </w:p>
    <w:p w:rsidR="00645520" w:rsidRDefault="00645520" w:rsidP="00C66F17">
      <w:pPr>
        <w:pStyle w:val="Textkrper"/>
      </w:pPr>
      <w:r>
        <w:t>Um die Zitationsverweise zu verkürzen</w:t>
      </w:r>
      <w:r w:rsidR="00A267F1">
        <w:t>,</w:t>
      </w:r>
      <w:r>
        <w:t xml:space="preserve"> könn</w:t>
      </w:r>
      <w:r w:rsidR="00C66F17">
        <w:t>t</w:t>
      </w:r>
      <w:r>
        <w:t>en</w:t>
      </w:r>
      <w:r w:rsidR="00C66F17">
        <w:t xml:space="preserve"> auch</w:t>
      </w:r>
      <w:r>
        <w:t xml:space="preserve"> Kurzreferenzen genutzt wer</w:t>
      </w:r>
      <w:r w:rsidR="00A45584">
        <w:softHyphen/>
      </w:r>
      <w:r>
        <w:t xml:space="preserve">den. Im Folgenden ist ein Beispiel dargestellt: </w:t>
      </w:r>
    </w:p>
    <w:p w:rsidR="00645520" w:rsidRPr="00645520" w:rsidRDefault="00645520" w:rsidP="00C66F17">
      <w:pPr>
        <w:pStyle w:val="Textkrper"/>
      </w:pPr>
      <w:r w:rsidRPr="00645520">
        <w:t>Eine Autorin/ein Autor: z.</w:t>
      </w:r>
      <w:r w:rsidRPr="00645520">
        <w:rPr>
          <w:w w:val="50"/>
        </w:rPr>
        <w:t> </w:t>
      </w:r>
      <w:r w:rsidRPr="00645520">
        <w:t>B. [Ez99] E (großgeschrieben) steht für den Anfangs</w:t>
      </w:r>
      <w:r w:rsidRPr="00645520">
        <w:softHyphen/>
        <w:t>buchstaben des Nachnamens der Autorin bzw. des Autors, z für den zweiten Buch</w:t>
      </w:r>
      <w:r w:rsidR="00A45584">
        <w:softHyphen/>
      </w:r>
      <w:r w:rsidRPr="00645520">
        <w:t xml:space="preserve">staben des Nachnamens, 99 steht für das Erscheinungsjahr, </w:t>
      </w:r>
    </w:p>
    <w:p w:rsidR="00645520" w:rsidRPr="00645520" w:rsidRDefault="00645520" w:rsidP="00C66F17">
      <w:pPr>
        <w:pStyle w:val="Textkrper"/>
      </w:pPr>
      <w:r w:rsidRPr="00645520">
        <w:t>Eine Autorin/ein Autor bzw. mehrere Autoren mit mehreren Arbeiten im selben Jahr: [Ez99a], [Ez99b].</w:t>
      </w:r>
    </w:p>
    <w:p w:rsidR="00645520" w:rsidRPr="00645520" w:rsidRDefault="00645520" w:rsidP="00C66F17">
      <w:pPr>
        <w:pStyle w:val="Textkrper"/>
      </w:pPr>
      <w:r w:rsidRPr="00645520">
        <w:t>Bei mehr als drei Autoren: Es wird nur die/der in der Quelle als erste/r genannte Autor bzw. die Autorin analog zu dem ersten Fall aufgeführt, z.</w:t>
      </w:r>
      <w:r w:rsidRPr="00645520">
        <w:rPr>
          <w:w w:val="50"/>
        </w:rPr>
        <w:t> </w:t>
      </w:r>
      <w:r w:rsidRPr="00645520">
        <w:t>B. [Az99].</w:t>
      </w:r>
    </w:p>
    <w:p w:rsidR="00645520" w:rsidRPr="00645520" w:rsidRDefault="00645520" w:rsidP="00C66F17">
      <w:pPr>
        <w:pStyle w:val="Textkrper"/>
      </w:pPr>
      <w:r w:rsidRPr="00645520">
        <w:t>Bei Werken ohne Verfasser werden die ersten beiden Buchstaben des Titels ver</w:t>
      </w:r>
      <w:r w:rsidRPr="00645520">
        <w:softHyphen/>
        <w:t>wendet. z.</w:t>
      </w:r>
      <w:r w:rsidRPr="00645520">
        <w:rPr>
          <w:w w:val="50"/>
        </w:rPr>
        <w:t xml:space="preserve">  </w:t>
      </w:r>
      <w:r w:rsidRPr="00645520">
        <w:t>B.: [Di02] bei „Die Geschichte der…“</w:t>
      </w:r>
    </w:p>
    <w:p w:rsidR="00645520" w:rsidRPr="00645520" w:rsidRDefault="00645520" w:rsidP="00C66F17">
      <w:pPr>
        <w:pStyle w:val="Textkrper"/>
      </w:pPr>
      <w:r w:rsidRPr="00645520">
        <w:t>Das nächste Kapitel zeigt ein beispielhaftes Literaturverzeichnis für Bücher mit einem Autor [Ez99] und zwei Autoren [AB00], Proceedings mit drei Autoren [ABC01], LNI Kapitel mit mehr als drei Autoren [Az09], Journals</w:t>
      </w:r>
      <w:r w:rsidR="002256CD">
        <w:t xml:space="preserve"> </w:t>
      </w:r>
      <w:r w:rsidRPr="00645520">
        <w:t>[Gl06] und Websites</w:t>
      </w:r>
      <w:r w:rsidR="002256CD">
        <w:t xml:space="preserve"> </w:t>
      </w:r>
      <w:r w:rsidRPr="00645520">
        <w:t xml:space="preserve">[GI09]. </w:t>
      </w:r>
    </w:p>
    <w:p w:rsidR="004D34F1" w:rsidRPr="00BF3EBC" w:rsidRDefault="004D34F1" w:rsidP="00C66F17">
      <w:pPr>
        <w:pStyle w:val="Textkrper"/>
      </w:pPr>
      <w:r>
        <w:t>Der</w:t>
      </w:r>
      <w:r w:rsidRPr="00BF3EBC">
        <w:t xml:space="preserve"> nächste </w:t>
      </w:r>
      <w:r>
        <w:t>Abschnitt</w:t>
      </w:r>
      <w:r w:rsidRPr="00BF3EBC">
        <w:t xml:space="preserve"> zeigt ein beispielhaftes Literaturverzeichnis für Bücher mit einem Autor [Ez99] und zwei </w:t>
      </w:r>
      <w:r>
        <w:t>Autoren</w:t>
      </w:r>
      <w:r w:rsidRPr="00BF3EBC">
        <w:t xml:space="preserve"> [AB00], </w:t>
      </w:r>
      <w:r w:rsidRPr="000046CA">
        <w:t>Proceedings</w:t>
      </w:r>
      <w:r w:rsidRPr="00BF3EBC">
        <w:t xml:space="preserve"> mit </w:t>
      </w:r>
      <w:r>
        <w:t>drei</w:t>
      </w:r>
      <w:r w:rsidRPr="00BF3EBC">
        <w:t xml:space="preserve"> </w:t>
      </w:r>
      <w:r>
        <w:t>Autoren</w:t>
      </w:r>
      <w:r w:rsidRPr="00BF3EBC">
        <w:t xml:space="preserve"> [ABC01], LNI Kapitel mit mehr als drei </w:t>
      </w:r>
      <w:r>
        <w:t>Autoren</w:t>
      </w:r>
      <w:r w:rsidRPr="00BF3EBC">
        <w:t xml:space="preserve"> [Az09], Journals</w:t>
      </w:r>
      <w:r w:rsidR="00A267F1">
        <w:t xml:space="preserve"> </w:t>
      </w:r>
      <w:r w:rsidRPr="00BF3EBC">
        <w:t>[Gl06] und Websites</w:t>
      </w:r>
      <w:r w:rsidR="00A267F1">
        <w:t xml:space="preserve"> </w:t>
      </w:r>
      <w:r w:rsidRPr="00BF3EBC">
        <w:t xml:space="preserve">[GI09]. </w:t>
      </w:r>
    </w:p>
    <w:p w:rsidR="004D34F1" w:rsidRPr="00C66F17" w:rsidRDefault="004D34F1" w:rsidP="00C66F17">
      <w:pPr>
        <w:pBdr>
          <w:top w:val="single" w:sz="4" w:space="1" w:color="auto"/>
        </w:pBdr>
        <w:rPr>
          <w:b/>
        </w:rPr>
      </w:pPr>
      <w:r w:rsidRPr="00C66F17">
        <w:rPr>
          <w:b/>
        </w:rPr>
        <w:t>Literaturverzeichnis</w:t>
      </w:r>
    </w:p>
    <w:p w:rsidR="004D34F1" w:rsidRPr="00BE01A9" w:rsidRDefault="00C66F17" w:rsidP="000B2AC4">
      <w:pPr>
        <w:pStyle w:val="CitaviBibliographyEntry"/>
        <w:ind w:left="851" w:hanging="851"/>
        <w:rPr>
          <w:lang w:val="en-US"/>
        </w:rPr>
      </w:pPr>
      <w:r>
        <w:t>[AB00]</w:t>
      </w:r>
      <w:r>
        <w:tab/>
      </w:r>
      <w:r w:rsidR="004D34F1" w:rsidRPr="00BF3EBC">
        <w:t xml:space="preserve">Abel, K.; Bibel, U: Formatierungsrichtlinien für Tagungsbände. </w:t>
      </w:r>
      <w:r w:rsidR="004D34F1" w:rsidRPr="00BE01A9">
        <w:rPr>
          <w:lang w:val="en-US"/>
        </w:rPr>
        <w:t>Format-Verlag, Bonn, 20</w:t>
      </w:r>
      <w:r w:rsidR="004D34F1">
        <w:rPr>
          <w:lang w:val="en-US"/>
        </w:rPr>
        <w:t>16</w:t>
      </w:r>
      <w:r w:rsidR="004D34F1" w:rsidRPr="00BE01A9">
        <w:rPr>
          <w:lang w:val="en-US"/>
        </w:rPr>
        <w:t>.</w:t>
      </w:r>
    </w:p>
    <w:p w:rsidR="004D34F1" w:rsidRPr="00BF3EBC" w:rsidRDefault="00C66F17" w:rsidP="000B2AC4">
      <w:pPr>
        <w:pStyle w:val="CitaviBibliographyEntry"/>
        <w:ind w:left="851" w:hanging="851"/>
      </w:pPr>
      <w:r>
        <w:rPr>
          <w:lang w:val="en-US"/>
        </w:rPr>
        <w:t>[ABC01]</w:t>
      </w:r>
      <w:r>
        <w:rPr>
          <w:lang w:val="en-US"/>
        </w:rPr>
        <w:tab/>
      </w:r>
      <w:r w:rsidR="004D34F1" w:rsidRPr="00BE01A9">
        <w:rPr>
          <w:lang w:val="en-US"/>
        </w:rPr>
        <w:t xml:space="preserve">Abraham, N.; Bibel, U.; Corleone, P.: Formatting Contributions for Proceedings. In (Glück, H.I. Hrsg.): Proc. 7th Int. Conf. on Formatting of Workshop-Proceedings, New York 1999. </w:t>
      </w:r>
      <w:r w:rsidR="004D34F1" w:rsidRPr="00BF3EBC">
        <w:t>Noah &amp; Sons, San Francisco, S. 46-53, 20</w:t>
      </w:r>
      <w:r w:rsidR="004D34F1">
        <w:t>11</w:t>
      </w:r>
      <w:r w:rsidR="004D34F1" w:rsidRPr="00BF3EBC">
        <w:t>.</w:t>
      </w:r>
    </w:p>
    <w:p w:rsidR="004D34F1" w:rsidRPr="00BE01A9" w:rsidRDefault="004D34F1" w:rsidP="000B2AC4">
      <w:pPr>
        <w:pStyle w:val="CitaviBibliographyEntry"/>
        <w:ind w:left="851" w:hanging="851"/>
        <w:rPr>
          <w:lang w:val="en-US"/>
        </w:rPr>
      </w:pPr>
      <w:r w:rsidRPr="00BF3EBC">
        <w:t>[Az09]</w:t>
      </w:r>
      <w:r w:rsidRPr="00BF3EBC">
        <w:tab/>
        <w:t xml:space="preserve">Azubi, L. et.al.: Die Fußnote in LNI-Bänden. In (Glück, H. I., Hrsg.): Formatierung 2009. </w:t>
      </w:r>
      <w:r w:rsidRPr="00BE01A9">
        <w:rPr>
          <w:lang w:val="en-US"/>
        </w:rPr>
        <w:t>Format-Verlag, Bonn, S. 135-162, 1999.</w:t>
      </w:r>
    </w:p>
    <w:p w:rsidR="004D34F1" w:rsidRPr="00BE01A9" w:rsidRDefault="004D34F1" w:rsidP="000B2AC4">
      <w:pPr>
        <w:pStyle w:val="CitaviBibliographyEntry"/>
        <w:ind w:left="851" w:hanging="851"/>
        <w:rPr>
          <w:lang w:val="en-US"/>
        </w:rPr>
      </w:pPr>
      <w:r w:rsidRPr="00BE01A9">
        <w:rPr>
          <w:lang w:val="en-US"/>
        </w:rPr>
        <w:t>[Ez99]</w:t>
      </w:r>
      <w:r w:rsidRPr="00BE01A9">
        <w:rPr>
          <w:lang w:val="en-US"/>
        </w:rPr>
        <w:tab/>
        <w:t>Ezgarani, O.: The Magic Format – Your Way to Pretty Books, Noah &amp; Sons, 20</w:t>
      </w:r>
      <w:r>
        <w:rPr>
          <w:lang w:val="en-US"/>
        </w:rPr>
        <w:t>12</w:t>
      </w:r>
      <w:r w:rsidRPr="00BE01A9">
        <w:rPr>
          <w:lang w:val="en-US"/>
        </w:rPr>
        <w:t>.</w:t>
      </w:r>
    </w:p>
    <w:p w:rsidR="004D34F1" w:rsidRPr="00BF3EBC" w:rsidRDefault="004D34F1" w:rsidP="000B2AC4">
      <w:pPr>
        <w:pStyle w:val="CitaviBibliographyEntry"/>
        <w:ind w:left="851" w:hanging="851"/>
      </w:pPr>
      <w:r w:rsidRPr="00BF3EBC">
        <w:t>[GI09]</w:t>
      </w:r>
      <w:r w:rsidRPr="00BF3EBC">
        <w:tab/>
        <w:t xml:space="preserve">GI, Gesellschaft für Informatik e.V., </w:t>
      </w:r>
      <w:r w:rsidRPr="00A6732B">
        <w:rPr>
          <w:lang w:val="de-AT"/>
        </w:rPr>
        <w:t>www.gi</w:t>
      </w:r>
      <w:r>
        <w:t>.de, Stand: 24.12.2016</w:t>
      </w:r>
      <w:r w:rsidRPr="00BF3EBC">
        <w:t>.</w:t>
      </w:r>
    </w:p>
    <w:p w:rsidR="004D34F1" w:rsidRPr="00BF3EBC" w:rsidRDefault="004D34F1" w:rsidP="000B2AC4">
      <w:pPr>
        <w:pStyle w:val="CitaviBibliographyEntry"/>
        <w:ind w:left="851" w:hanging="851"/>
      </w:pPr>
      <w:r w:rsidRPr="00BF3EBC">
        <w:t>[Gl06]</w:t>
      </w:r>
      <w:r w:rsidRPr="00BF3EBC">
        <w:tab/>
        <w:t>Glück, H.I.: Formatierung leicht gemacht. Formatierungsjournal 11/09, S. 23-27, 2009.</w:t>
      </w:r>
    </w:p>
    <w:p w:rsidR="007D74BE" w:rsidRDefault="007D74BE">
      <w:pPr>
        <w:spacing w:line="259" w:lineRule="auto"/>
        <w:rPr>
          <w:sz w:val="20"/>
          <w:szCs w:val="20"/>
        </w:rPr>
      </w:pPr>
      <w:r>
        <w:br w:type="page"/>
      </w:r>
    </w:p>
    <w:p w:rsidR="004F5760" w:rsidRDefault="004F5760" w:rsidP="004F5760">
      <w:pPr>
        <w:pStyle w:val="Textkrper"/>
        <w:rPr>
          <w:rStyle w:val="Seitenzahl"/>
        </w:rPr>
      </w:pPr>
    </w:p>
    <w:p w:rsidR="004F5760" w:rsidRDefault="004F5760" w:rsidP="002C4BC1">
      <w:pPr>
        <w:pStyle w:val="Versicherung"/>
        <w:rPr>
          <w:rStyle w:val="Seitenzahl"/>
        </w:rPr>
      </w:pPr>
      <w:r w:rsidRPr="004F5760">
        <w:rPr>
          <w:rStyle w:val="Seitenzahl"/>
        </w:rPr>
        <w:t xml:space="preserve">Versicherung der selbständigen </w:t>
      </w:r>
      <w:r w:rsidRPr="002C4BC1">
        <w:rPr>
          <w:rStyle w:val="Seitenzahl"/>
        </w:rPr>
        <w:t>Erarbeitung</w:t>
      </w:r>
    </w:p>
    <w:p w:rsidR="000B2DFD" w:rsidRDefault="000B2DFD" w:rsidP="002C4BC1">
      <w:pPr>
        <w:pStyle w:val="Textkrper"/>
        <w:spacing w:before="2880"/>
      </w:pPr>
      <w:r>
        <w:t>Hiermit versichere ich, dass ich die Arbeit selbständig angefertigt, keine anderen als die angegebenen Hilfsmittel benutzt und die Stellen der Facharbeit, die im Wort</w:t>
      </w:r>
      <w:r w:rsidR="00A45584">
        <w:softHyphen/>
      </w:r>
      <w:r>
        <w:t>laut oder im wesentlichen Inhalt aus anderen Werken entnommen wurden, mit genauer Quellenangabe kenntlich gemacht habe.</w:t>
      </w:r>
    </w:p>
    <w:p w:rsidR="000B2DFD" w:rsidRDefault="000B2DFD" w:rsidP="002C4BC1">
      <w:pPr>
        <w:pStyle w:val="Textkrper"/>
        <w:spacing w:after="1920"/>
      </w:pPr>
      <w:r>
        <w:t xml:space="preserve">Verwendete Informationen aus dem </w:t>
      </w:r>
      <w:r w:rsidRPr="00953DB3">
        <w:t>Internet</w:t>
      </w:r>
      <w:r>
        <w:t xml:space="preserve"> sind abzuspeichern und dem Lehrer</w:t>
      </w:r>
      <w:r w:rsidR="00953DB3">
        <w:t xml:space="preserve">/ </w:t>
      </w:r>
      <w:r>
        <w:t>der Lehrerin vollständig digital zur Verfügung zu stellen.</w:t>
      </w:r>
    </w:p>
    <w:tbl>
      <w:tblPr>
        <w:tblStyle w:val="Tabellenraster"/>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Unterschriftenzeile"/>
        <w:tblDescription w:val="Die Tabelle dient der Formatierung der Unterschriftenzeile. "/>
      </w:tblPr>
      <w:tblGrid>
        <w:gridCol w:w="3685"/>
        <w:gridCol w:w="567"/>
        <w:gridCol w:w="3685"/>
      </w:tblGrid>
      <w:tr w:rsidR="00953DB3" w:rsidRPr="002256CD" w:rsidTr="002256CD">
        <w:trPr>
          <w:trHeight w:val="283"/>
        </w:trPr>
        <w:tc>
          <w:tcPr>
            <w:tcW w:w="3685" w:type="dxa"/>
            <w:tcBorders>
              <w:top w:val="single" w:sz="4" w:space="0" w:color="auto"/>
            </w:tcBorders>
          </w:tcPr>
          <w:p w:rsidR="00953DB3" w:rsidRPr="002256CD" w:rsidRDefault="002256CD" w:rsidP="002C4BC1">
            <w:pPr>
              <w:pStyle w:val="Unterschrift1"/>
            </w:pPr>
            <w:r w:rsidRPr="002256CD">
              <w:t>Ort, Datum</w:t>
            </w:r>
          </w:p>
        </w:tc>
        <w:tc>
          <w:tcPr>
            <w:tcW w:w="567" w:type="dxa"/>
          </w:tcPr>
          <w:p w:rsidR="00953DB3" w:rsidRPr="002256CD" w:rsidRDefault="00953DB3" w:rsidP="002C4BC1">
            <w:pPr>
              <w:pStyle w:val="Unterschrift1"/>
            </w:pPr>
          </w:p>
        </w:tc>
        <w:tc>
          <w:tcPr>
            <w:tcW w:w="3685" w:type="dxa"/>
            <w:tcBorders>
              <w:top w:val="single" w:sz="4" w:space="0" w:color="auto"/>
            </w:tcBorders>
          </w:tcPr>
          <w:p w:rsidR="00953DB3" w:rsidRPr="002256CD" w:rsidRDefault="002256CD" w:rsidP="002C4BC1">
            <w:pPr>
              <w:pStyle w:val="Unterschrift1"/>
            </w:pPr>
            <w:r w:rsidRPr="002256CD">
              <w:t xml:space="preserve">Vorname </w:t>
            </w:r>
            <w:r w:rsidRPr="002C4BC1">
              <w:t>Name</w:t>
            </w:r>
          </w:p>
        </w:tc>
      </w:tr>
    </w:tbl>
    <w:p w:rsidR="002256CD" w:rsidRDefault="002256CD" w:rsidP="002256CD">
      <w:pPr>
        <w:rPr>
          <w:shd w:val="clear" w:color="auto" w:fill="FFFFFF"/>
        </w:rPr>
      </w:pPr>
      <w:r>
        <w:br w:type="page"/>
      </w:r>
    </w:p>
    <w:p w:rsidR="004F5760" w:rsidRDefault="004F5760" w:rsidP="002C4BC1">
      <w:pPr>
        <w:pStyle w:val="Textkrper"/>
      </w:pPr>
    </w:p>
    <w:p w:rsidR="002C4BC1" w:rsidRDefault="002C4BC1" w:rsidP="002C4BC1">
      <w:pPr>
        <w:pStyle w:val="Versicherung"/>
        <w:rPr>
          <w:rStyle w:val="Seitenzahl"/>
        </w:rPr>
      </w:pPr>
      <w:r w:rsidRPr="002C4BC1">
        <w:rPr>
          <w:rStyle w:val="Seitenzahl"/>
        </w:rPr>
        <w:t>Veröffentlichungseinverständnis</w:t>
      </w:r>
    </w:p>
    <w:p w:rsidR="00CD67E5" w:rsidRDefault="00CD67E5" w:rsidP="00CD67E5">
      <w:pPr>
        <w:pStyle w:val="Textkrper"/>
        <w:spacing w:before="2880" w:after="1920" w:line="300" w:lineRule="auto"/>
      </w:pPr>
      <w:r>
        <w:t>Hiermit erkläre ich, dass ich damit einverstanden bin, wenn die von mir verfasste Facharbeit der schulinternen Öffentlichkeit zugänglich gemacht wird.</w:t>
      </w:r>
    </w:p>
    <w:tbl>
      <w:tblPr>
        <w:tblStyle w:val="Tabellenraster"/>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Unterschriftenzeile 2"/>
        <w:tblDescription w:val="Die Tabelle dient nur der Formatierung der Unterschriftenzeile."/>
      </w:tblPr>
      <w:tblGrid>
        <w:gridCol w:w="3685"/>
        <w:gridCol w:w="567"/>
        <w:gridCol w:w="3685"/>
      </w:tblGrid>
      <w:tr w:rsidR="00CD67E5" w:rsidRPr="002256CD" w:rsidTr="0015490C">
        <w:trPr>
          <w:trHeight w:val="283"/>
        </w:trPr>
        <w:tc>
          <w:tcPr>
            <w:tcW w:w="3685" w:type="dxa"/>
            <w:tcBorders>
              <w:top w:val="single" w:sz="4" w:space="0" w:color="auto"/>
            </w:tcBorders>
          </w:tcPr>
          <w:p w:rsidR="00CD67E5" w:rsidRPr="002256CD" w:rsidRDefault="00CD67E5" w:rsidP="0015490C">
            <w:pPr>
              <w:pStyle w:val="Unterschrift1"/>
            </w:pPr>
            <w:r w:rsidRPr="002256CD">
              <w:t>Ort, Datum</w:t>
            </w:r>
          </w:p>
        </w:tc>
        <w:tc>
          <w:tcPr>
            <w:tcW w:w="567" w:type="dxa"/>
          </w:tcPr>
          <w:p w:rsidR="00CD67E5" w:rsidRPr="002256CD" w:rsidRDefault="00CD67E5" w:rsidP="0015490C">
            <w:pPr>
              <w:pStyle w:val="Unterschrift1"/>
            </w:pPr>
          </w:p>
        </w:tc>
        <w:tc>
          <w:tcPr>
            <w:tcW w:w="3685" w:type="dxa"/>
            <w:tcBorders>
              <w:top w:val="single" w:sz="4" w:space="0" w:color="auto"/>
            </w:tcBorders>
          </w:tcPr>
          <w:p w:rsidR="00CD67E5" w:rsidRPr="002256CD" w:rsidRDefault="00CD67E5" w:rsidP="0015490C">
            <w:pPr>
              <w:pStyle w:val="Unterschrift1"/>
            </w:pPr>
            <w:r w:rsidRPr="002256CD">
              <w:t xml:space="preserve">Vorname </w:t>
            </w:r>
            <w:r w:rsidRPr="002C4BC1">
              <w:t>Name</w:t>
            </w:r>
          </w:p>
        </w:tc>
      </w:tr>
    </w:tbl>
    <w:p w:rsidR="0010459E" w:rsidRDefault="0010459E" w:rsidP="0010459E">
      <w:pPr>
        <w:pStyle w:val="Textkrper"/>
        <w:spacing w:before="480"/>
      </w:pPr>
    </w:p>
    <w:p w:rsidR="00227BE3" w:rsidRDefault="007C4483" w:rsidP="009102A2">
      <w:pPr>
        <w:pStyle w:val="Textkrper"/>
        <w:spacing w:line="276" w:lineRule="auto"/>
      </w:pPr>
      <w:r>
        <w:t>[</w:t>
      </w:r>
      <w:r w:rsidR="0015490C">
        <w:t>An dieser Stelle kann eine weitere Festlegung des Autors über die Nutzung der Facharbeit gemäß d</w:t>
      </w:r>
      <w:r w:rsidR="00227BE3">
        <w:t xml:space="preserve">er Richtlinien von </w:t>
      </w:r>
      <w:hyperlink r:id="rId15" w:history="1">
        <w:r w:rsidR="00227BE3" w:rsidRPr="00227BE3">
          <w:rPr>
            <w:rStyle w:val="Hyperlink"/>
          </w:rPr>
          <w:t>Creativ</w:t>
        </w:r>
        <w:r w:rsidR="009102A2">
          <w:rPr>
            <w:rStyle w:val="Hyperlink"/>
          </w:rPr>
          <w:t>e</w:t>
        </w:r>
        <w:r w:rsidR="00227BE3" w:rsidRPr="00227BE3">
          <w:rPr>
            <w:rStyle w:val="Hyperlink"/>
          </w:rPr>
          <w:t xml:space="preserve"> Commo</w:t>
        </w:r>
        <w:r w:rsidR="0015490C" w:rsidRPr="00227BE3">
          <w:rPr>
            <w:rStyle w:val="Hyperlink"/>
          </w:rPr>
          <w:t>ns</w:t>
        </w:r>
      </w:hyperlink>
      <w:r w:rsidR="00227BE3">
        <w:t xml:space="preserve"> erfolgen</w:t>
      </w:r>
      <w:r w:rsidR="009102A2">
        <w:t>. Zur Auswahl einer Lizensierung gelangt</w:t>
      </w:r>
      <w:r w:rsidR="0010459E">
        <w:t xml:space="preserve"> man </w:t>
      </w:r>
      <w:r w:rsidR="009102A2">
        <w:t>auf</w:t>
      </w:r>
      <w:r w:rsidR="0010459E">
        <w:t xml:space="preserve"> </w:t>
      </w:r>
      <w:hyperlink r:id="rId16" w:history="1">
        <w:r w:rsidR="0010459E" w:rsidRPr="009102A2">
          <w:rPr>
            <w:rStyle w:val="Hyperlink"/>
            <w:sz w:val="22"/>
          </w:rPr>
          <w:t>https://</w:t>
        </w:r>
        <w:r w:rsidR="0010459E" w:rsidRPr="009102A2">
          <w:rPr>
            <w:rStyle w:val="Hyperlink"/>
            <w:szCs w:val="24"/>
          </w:rPr>
          <w:t>creativecommons</w:t>
        </w:r>
        <w:r w:rsidR="0010459E" w:rsidRPr="009102A2">
          <w:rPr>
            <w:rStyle w:val="Hyperlink"/>
            <w:sz w:val="22"/>
          </w:rPr>
          <w:t>.org/choose/</w:t>
        </w:r>
      </w:hyperlink>
      <w:r w:rsidR="0010459E">
        <w:t>.</w:t>
      </w:r>
    </w:p>
    <w:p w:rsidR="007C4483" w:rsidRDefault="0010459E" w:rsidP="009102A2">
      <w:pPr>
        <w:pStyle w:val="Textkrper"/>
        <w:spacing w:line="276" w:lineRule="auto"/>
      </w:pPr>
      <w:r>
        <w:t xml:space="preserve">Beispiel: Die Lizenz CC-BY-NC-SA erlaubt die Weitergabe der Arbeit mit Namensnennung, sofern sie unter gleichen Bedingungen erfolgt und </w:t>
      </w:r>
      <w:r w:rsidR="007C4483">
        <w:t>nicht kommer</w:t>
      </w:r>
      <w:r w:rsidR="00A45584">
        <w:softHyphen/>
      </w:r>
      <w:r w:rsidR="007C4483">
        <w:t>ziell erfolgt.</w:t>
      </w:r>
      <w:r w:rsidR="009102A2">
        <w:t xml:space="preserve"> </w:t>
      </w:r>
      <w:r w:rsidR="007C4483">
        <w:t>Dazu kann folgendes Logo genutzt werden.</w:t>
      </w:r>
      <w:r w:rsidR="009102A2">
        <w:t xml:space="preserve"> Es gibt weitere Varianten. Das</w:t>
      </w:r>
      <w:r w:rsidR="007C4483">
        <w:t xml:space="preserve"> Löschen dieses Abschnitts bitte nicht vergessen.]</w:t>
      </w:r>
    </w:p>
    <w:p w:rsidR="0010459E" w:rsidRPr="00CD67E5" w:rsidRDefault="007C4483" w:rsidP="009102A2">
      <w:pPr>
        <w:pStyle w:val="Textkrper"/>
        <w:spacing w:line="276" w:lineRule="auto"/>
        <w:jc w:val="center"/>
      </w:pPr>
      <w:r>
        <w:rPr>
          <w:noProof/>
        </w:rPr>
        <w:drawing>
          <wp:inline distT="0" distB="0" distL="0" distR="0" wp14:anchorId="2A1B4908" wp14:editId="73CD7AF7">
            <wp:extent cx="838200" cy="298450"/>
            <wp:effectExtent l="0" t="0" r="0" b="6350"/>
            <wp:docPr id="4" name="Grafik 4" descr="Creative Commons Lizenzvert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zenzvertra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38200" cy="298450"/>
                    </a:xfrm>
                    <a:prstGeom prst="rect">
                      <a:avLst/>
                    </a:prstGeom>
                    <a:noFill/>
                    <a:ln>
                      <a:noFill/>
                    </a:ln>
                  </pic:spPr>
                </pic:pic>
              </a:graphicData>
            </a:graphic>
          </wp:inline>
        </w:drawing>
      </w:r>
      <w:r w:rsidR="009102A2">
        <w:t xml:space="preserve">  oder kleiner  </w:t>
      </w:r>
      <w:r w:rsidR="009102A2">
        <w:rPr>
          <w:noProof/>
        </w:rPr>
        <w:drawing>
          <wp:inline distT="0" distB="0" distL="0" distR="0">
            <wp:extent cx="762000" cy="139700"/>
            <wp:effectExtent l="0" t="0" r="0" b="0"/>
            <wp:docPr id="5" name="Grafik 5" descr="Creative Commons Lizenzvert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zenzvertra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62000" cy="139700"/>
                    </a:xfrm>
                    <a:prstGeom prst="rect">
                      <a:avLst/>
                    </a:prstGeom>
                    <a:noFill/>
                    <a:ln>
                      <a:noFill/>
                    </a:ln>
                  </pic:spPr>
                </pic:pic>
              </a:graphicData>
            </a:graphic>
          </wp:inline>
        </w:drawing>
      </w:r>
    </w:p>
    <w:sectPr w:rsidR="0010459E" w:rsidRPr="00CD67E5" w:rsidSect="00617C82">
      <w:pgSz w:w="11906" w:h="16838" w:code="9"/>
      <w:pgMar w:top="1418" w:right="2268" w:bottom="1134" w:left="1134" w:header="709" w:footer="709" w:gutter="567"/>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4A22" w:rsidRDefault="00EE4A22" w:rsidP="00117C7C">
      <w:pPr>
        <w:spacing w:after="0" w:line="240" w:lineRule="auto"/>
      </w:pPr>
      <w:r>
        <w:separator/>
      </w:r>
    </w:p>
    <w:p w:rsidR="00EE4A22" w:rsidRDefault="00EE4A22"/>
  </w:endnote>
  <w:endnote w:type="continuationSeparator" w:id="0">
    <w:p w:rsidR="00EE4A22" w:rsidRDefault="00EE4A22" w:rsidP="00117C7C">
      <w:pPr>
        <w:spacing w:after="0" w:line="240" w:lineRule="auto"/>
      </w:pPr>
      <w:r>
        <w:continuationSeparator/>
      </w:r>
    </w:p>
    <w:p w:rsidR="00EE4A22" w:rsidRDefault="00EE4A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4A22" w:rsidRDefault="00EE4A22" w:rsidP="00117C7C">
      <w:pPr>
        <w:spacing w:after="0" w:line="240" w:lineRule="auto"/>
      </w:pPr>
      <w:r>
        <w:separator/>
      </w:r>
    </w:p>
  </w:footnote>
  <w:footnote w:type="continuationSeparator" w:id="0">
    <w:p w:rsidR="00EE4A22" w:rsidRDefault="00EE4A22" w:rsidP="00117C7C">
      <w:pPr>
        <w:spacing w:after="0" w:line="240" w:lineRule="auto"/>
      </w:pPr>
      <w:r>
        <w:continuationSeparator/>
      </w:r>
    </w:p>
    <w:p w:rsidR="00EE4A22" w:rsidRDefault="00EE4A22"/>
  </w:footnote>
  <w:footnote w:id="1">
    <w:p w:rsidR="0010459E" w:rsidRDefault="0010459E" w:rsidP="005E3E67">
      <w:pPr>
        <w:pStyle w:val="Funotentext"/>
      </w:pPr>
      <w:r>
        <w:rPr>
          <w:rStyle w:val="Funotenzeichen"/>
        </w:rPr>
        <w:footnoteRef/>
      </w:r>
      <w:r w:rsidRPr="00AF5492">
        <w:t xml:space="preserve"> </w:t>
      </w:r>
      <w:r>
        <w:t xml:space="preserve">Die Schriftart ist </w:t>
      </w:r>
      <w:r w:rsidRPr="009C5C75">
        <w:t>Times New Roman</w:t>
      </w:r>
      <w:r>
        <w:t xml:space="preserve"> in der Schriftgröße 8</w:t>
      </w:r>
      <w:r w:rsidRPr="009C5C75">
        <w:rPr>
          <w:w w:val="50"/>
        </w:rPr>
        <w:t> </w:t>
      </w:r>
      <w:r>
        <w:t>pt. Der Zeilenabstand ist einfach, der Text ist linksbündig. Die Zahl ist in der gleichen Schriftgröße wie der jeweilige Text und wird hochgestellt (Word leistet dies in der Regel automatisch beim Einfügen der Fuß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sz w:val="18"/>
        <w:szCs w:val="18"/>
      </w:rPr>
      <w:id w:val="-983927855"/>
      <w:docPartObj>
        <w:docPartGallery w:val="Page Numbers (Top of Page)"/>
        <w:docPartUnique/>
      </w:docPartObj>
    </w:sdtPr>
    <w:sdtEndPr>
      <w:rPr>
        <w:b/>
        <w:bCs/>
        <w:color w:val="auto"/>
        <w:spacing w:val="0"/>
      </w:rPr>
    </w:sdtEndPr>
    <w:sdtContent>
      <w:p w:rsidR="0010459E" w:rsidRPr="00635801" w:rsidRDefault="0010459E">
        <w:pPr>
          <w:pStyle w:val="Kopfzeile"/>
          <w:pBdr>
            <w:bottom w:val="single" w:sz="4" w:space="1" w:color="D9D9D9" w:themeColor="background1" w:themeShade="D9"/>
          </w:pBdr>
          <w:jc w:val="right"/>
          <w:rPr>
            <w:b/>
            <w:bCs/>
            <w:sz w:val="18"/>
            <w:szCs w:val="18"/>
          </w:rPr>
        </w:pPr>
        <w:r w:rsidRPr="00635801">
          <w:rPr>
            <w:color w:val="7F7F7F" w:themeColor="background1" w:themeShade="7F"/>
            <w:spacing w:val="60"/>
            <w:sz w:val="18"/>
            <w:szCs w:val="18"/>
          </w:rPr>
          <w:t>Seite</w:t>
        </w:r>
        <w:r w:rsidRPr="00635801">
          <w:rPr>
            <w:sz w:val="18"/>
            <w:szCs w:val="18"/>
          </w:rPr>
          <w:t xml:space="preserve"> </w:t>
        </w:r>
        <w:r w:rsidRPr="00635801">
          <w:rPr>
            <w:sz w:val="18"/>
            <w:szCs w:val="18"/>
          </w:rPr>
          <w:fldChar w:fldCharType="begin"/>
        </w:r>
        <w:r w:rsidRPr="00635801">
          <w:rPr>
            <w:sz w:val="18"/>
            <w:szCs w:val="18"/>
          </w:rPr>
          <w:instrText>PAGE   \* MERGEFORMAT</w:instrText>
        </w:r>
        <w:r w:rsidRPr="00635801">
          <w:rPr>
            <w:sz w:val="18"/>
            <w:szCs w:val="18"/>
          </w:rPr>
          <w:fldChar w:fldCharType="separate"/>
        </w:r>
        <w:r w:rsidR="00462702" w:rsidRPr="00462702">
          <w:rPr>
            <w:b/>
            <w:bCs/>
            <w:noProof/>
            <w:sz w:val="18"/>
            <w:szCs w:val="18"/>
          </w:rPr>
          <w:t>12</w:t>
        </w:r>
        <w:r w:rsidRPr="00635801">
          <w:rPr>
            <w:b/>
            <w:bCs/>
            <w:sz w:val="18"/>
            <w:szCs w:val="18"/>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459E" w:rsidRDefault="0010459E" w:rsidP="00E22B6A">
    <w:pPr>
      <w:pStyle w:val="Kopfzeile"/>
      <w:jc w:val="right"/>
      <w:rPr>
        <w:b/>
        <w:bCs/>
      </w:rPr>
    </w:pPr>
  </w:p>
  <w:p w:rsidR="0010459E" w:rsidRPr="00A167DA" w:rsidRDefault="0010459E" w:rsidP="00A167D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4C086D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579C8B4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89804B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D4085F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BA20FE8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8414F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A08D81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C2A060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7DCE80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8086E3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53F3447"/>
    <w:multiLevelType w:val="hybridMultilevel"/>
    <w:tmpl w:val="DC16FBBA"/>
    <w:lvl w:ilvl="0" w:tplc="B290F69C">
      <w:start w:val="1"/>
      <w:numFmt w:val="bullet"/>
      <w:pStyle w:val="AufzhlungEbene1"/>
      <w:lvlText w:val=""/>
      <w:lvlJc w:val="left"/>
      <w:pPr>
        <w:tabs>
          <w:tab w:val="num" w:pos="360"/>
        </w:tabs>
        <w:ind w:left="360" w:hanging="360"/>
      </w:pPr>
      <w:rPr>
        <w:rFonts w:ascii="Symbol" w:hAnsi="Symbol" w:hint="default"/>
        <w:b/>
        <w:i w:val="0"/>
        <w:color w:val="auto"/>
        <w:sz w:val="20"/>
        <w:szCs w:val="20"/>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26B7758B"/>
    <w:multiLevelType w:val="hybridMultilevel"/>
    <w:tmpl w:val="EE70F476"/>
    <w:lvl w:ilvl="0" w:tplc="7F2E8950">
      <w:numFmt w:val="bullet"/>
      <w:pStyle w:val="AufzhlungEbene2"/>
      <w:lvlText w:val="−"/>
      <w:lvlJc w:val="left"/>
      <w:pPr>
        <w:tabs>
          <w:tab w:val="num" w:pos="717"/>
        </w:tabs>
        <w:ind w:left="717" w:hanging="360"/>
      </w:pPr>
      <w:rPr>
        <w:rFonts w:ascii="Times New Roman" w:eastAsia="Times New Roman" w:hAnsi="Times New Roman" w:cs="Times New Roman" w:hint="default"/>
        <w:sz w:val="16"/>
      </w:rPr>
    </w:lvl>
    <w:lvl w:ilvl="1" w:tplc="E2C8B268">
      <w:start w:val="1"/>
      <w:numFmt w:val="decimal"/>
      <w:pStyle w:val="AufzhlungnummeriertEbene1"/>
      <w:lvlText w:val="%2."/>
      <w:lvlJc w:val="left"/>
      <w:pPr>
        <w:tabs>
          <w:tab w:val="num" w:pos="499"/>
        </w:tabs>
        <w:ind w:left="499" w:hanging="499"/>
      </w:pPr>
      <w:rPr>
        <w:rFonts w:hint="default"/>
        <w:sz w:val="20"/>
        <w:szCs w:val="20"/>
      </w:rPr>
    </w:lvl>
    <w:lvl w:ilvl="2" w:tplc="DE8E7BE0">
      <w:start w:val="1"/>
      <w:numFmt w:val="lowerLetter"/>
      <w:pStyle w:val="AufzhlungnummeriertEbene2"/>
      <w:lvlText w:val="%3)"/>
      <w:lvlJc w:val="left"/>
      <w:pPr>
        <w:tabs>
          <w:tab w:val="num" w:pos="3237"/>
        </w:tabs>
        <w:ind w:left="3237" w:hanging="360"/>
      </w:pPr>
      <w:rPr>
        <w:rFonts w:hint="default"/>
        <w:sz w:val="20"/>
        <w:szCs w:val="20"/>
      </w:rPr>
    </w:lvl>
    <w:lvl w:ilvl="3" w:tplc="0407000F" w:tentative="1">
      <w:start w:val="1"/>
      <w:numFmt w:val="decimal"/>
      <w:lvlText w:val="%4."/>
      <w:lvlJc w:val="left"/>
      <w:pPr>
        <w:tabs>
          <w:tab w:val="num" w:pos="3777"/>
        </w:tabs>
        <w:ind w:left="3777" w:hanging="360"/>
      </w:pPr>
    </w:lvl>
    <w:lvl w:ilvl="4" w:tplc="04070019" w:tentative="1">
      <w:start w:val="1"/>
      <w:numFmt w:val="lowerLetter"/>
      <w:lvlText w:val="%5."/>
      <w:lvlJc w:val="left"/>
      <w:pPr>
        <w:tabs>
          <w:tab w:val="num" w:pos="4497"/>
        </w:tabs>
        <w:ind w:left="4497" w:hanging="360"/>
      </w:pPr>
    </w:lvl>
    <w:lvl w:ilvl="5" w:tplc="0407001B" w:tentative="1">
      <w:start w:val="1"/>
      <w:numFmt w:val="lowerRoman"/>
      <w:lvlText w:val="%6."/>
      <w:lvlJc w:val="right"/>
      <w:pPr>
        <w:tabs>
          <w:tab w:val="num" w:pos="5217"/>
        </w:tabs>
        <w:ind w:left="5217" w:hanging="180"/>
      </w:pPr>
    </w:lvl>
    <w:lvl w:ilvl="6" w:tplc="0407000F" w:tentative="1">
      <w:start w:val="1"/>
      <w:numFmt w:val="decimal"/>
      <w:lvlText w:val="%7."/>
      <w:lvlJc w:val="left"/>
      <w:pPr>
        <w:tabs>
          <w:tab w:val="num" w:pos="5937"/>
        </w:tabs>
        <w:ind w:left="5937" w:hanging="360"/>
      </w:pPr>
    </w:lvl>
    <w:lvl w:ilvl="7" w:tplc="04070019" w:tentative="1">
      <w:start w:val="1"/>
      <w:numFmt w:val="lowerLetter"/>
      <w:lvlText w:val="%8."/>
      <w:lvlJc w:val="left"/>
      <w:pPr>
        <w:tabs>
          <w:tab w:val="num" w:pos="6657"/>
        </w:tabs>
        <w:ind w:left="6657" w:hanging="360"/>
      </w:pPr>
    </w:lvl>
    <w:lvl w:ilvl="8" w:tplc="0407001B" w:tentative="1">
      <w:start w:val="1"/>
      <w:numFmt w:val="lowerRoman"/>
      <w:lvlText w:val="%9."/>
      <w:lvlJc w:val="right"/>
      <w:pPr>
        <w:tabs>
          <w:tab w:val="num" w:pos="7377"/>
        </w:tabs>
        <w:ind w:left="7377" w:hanging="180"/>
      </w:pPr>
    </w:lvl>
  </w:abstractNum>
  <w:abstractNum w:abstractNumId="12" w15:restartNumberingAfterBreak="0">
    <w:nsid w:val="2CCE0C38"/>
    <w:multiLevelType w:val="multilevel"/>
    <w:tmpl w:val="58A29DB2"/>
    <w:lvl w:ilvl="0">
      <w:start w:val="1"/>
      <w:numFmt w:val="decimal"/>
      <w:pStyle w:val="berschrift1"/>
      <w:lvlText w:val="%1"/>
      <w:lvlJc w:val="left"/>
      <w:pPr>
        <w:tabs>
          <w:tab w:val="num" w:pos="2984"/>
        </w:tabs>
        <w:ind w:left="2984" w:hanging="432"/>
      </w:pPr>
      <w:rPr>
        <w:rFonts w:hint="default"/>
        <w:sz w:val="28"/>
      </w:rPr>
    </w:lvl>
    <w:lvl w:ilvl="1">
      <w:start w:val="1"/>
      <w:numFmt w:val="decimal"/>
      <w:pStyle w:val="berschrift2"/>
      <w:lvlText w:val="%1.%2"/>
      <w:lvlJc w:val="left"/>
      <w:pPr>
        <w:tabs>
          <w:tab w:val="num" w:pos="1286"/>
        </w:tabs>
        <w:ind w:left="1286" w:hanging="576"/>
      </w:pPr>
    </w:lvl>
    <w:lvl w:ilvl="2">
      <w:start w:val="1"/>
      <w:numFmt w:val="decimal"/>
      <w:pStyle w:val="berschrift3"/>
      <w:lvlText w:val="%1.%2.%3"/>
      <w:lvlJc w:val="left"/>
      <w:pPr>
        <w:tabs>
          <w:tab w:val="num" w:pos="720"/>
        </w:tabs>
        <w:ind w:left="720" w:hanging="72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13" w15:restartNumberingAfterBreak="0">
    <w:nsid w:val="2CF310E5"/>
    <w:multiLevelType w:val="hybridMultilevel"/>
    <w:tmpl w:val="862E25E6"/>
    <w:lvl w:ilvl="0" w:tplc="CFE8A6C4">
      <w:start w:val="1"/>
      <w:numFmt w:val="decimal"/>
      <w:lvlText w:val="%1"/>
      <w:lvlJc w:val="left"/>
      <w:pPr>
        <w:ind w:left="360" w:hanging="360"/>
      </w:pPr>
      <w:rPr>
        <w:rFonts w:hint="default"/>
        <w:sz w:val="28"/>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31EC5F2C"/>
    <w:multiLevelType w:val="multilevel"/>
    <w:tmpl w:val="84C63568"/>
    <w:lvl w:ilvl="0">
      <w:start w:val="1"/>
      <w:numFmt w:val="upperLetter"/>
      <w:lvlText w:val="%1"/>
      <w:lvlJc w:val="left"/>
      <w:pPr>
        <w:tabs>
          <w:tab w:val="num" w:pos="432"/>
        </w:tabs>
        <w:ind w:left="432" w:hanging="432"/>
      </w:pPr>
      <w:rPr>
        <w:rFonts w:hint="default"/>
        <w:sz w:val="28"/>
      </w:rPr>
    </w:lvl>
    <w:lvl w:ilvl="1">
      <w:start w:val="1"/>
      <w:numFmt w:val="decimal"/>
      <w:pStyle w:val="Anlage-berschrift"/>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48663E58"/>
    <w:multiLevelType w:val="multilevel"/>
    <w:tmpl w:val="11984126"/>
    <w:lvl w:ilvl="0">
      <w:start w:val="1"/>
      <w:numFmt w:val="upperLetter"/>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5AD01551"/>
    <w:multiLevelType w:val="multilevel"/>
    <w:tmpl w:val="78AAA10A"/>
    <w:lvl w:ilvl="0">
      <w:start w:val="1"/>
      <w:numFmt w:val="decimal"/>
      <w:lvlText w:val="%1"/>
      <w:lvlJc w:val="left"/>
      <w:pPr>
        <w:tabs>
          <w:tab w:val="num" w:pos="432"/>
        </w:tabs>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286"/>
        </w:tabs>
        <w:ind w:left="128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67EE502B"/>
    <w:multiLevelType w:val="multilevel"/>
    <w:tmpl w:val="11984126"/>
    <w:lvl w:ilvl="0">
      <w:start w:val="1"/>
      <w:numFmt w:val="upperLetter"/>
      <w:lvlText w:val="%1"/>
      <w:lvlJc w:val="left"/>
      <w:pPr>
        <w:tabs>
          <w:tab w:val="num" w:pos="432"/>
        </w:tabs>
        <w:ind w:left="432" w:hanging="432"/>
      </w:pPr>
      <w:rPr>
        <w:rFonts w:hint="default"/>
        <w:sz w:val="28"/>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702B0123"/>
    <w:multiLevelType w:val="hybridMultilevel"/>
    <w:tmpl w:val="57CED7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13"/>
  </w:num>
  <w:num w:numId="13">
    <w:abstractNumId w:val="12"/>
  </w:num>
  <w:num w:numId="14">
    <w:abstractNumId w:val="16"/>
  </w:num>
  <w:num w:numId="15">
    <w:abstractNumId w:val="14"/>
  </w:num>
  <w:num w:numId="16">
    <w:abstractNumId w:val="17"/>
  </w:num>
  <w:num w:numId="17">
    <w:abstractNumId w:val="10"/>
  </w:num>
  <w:num w:numId="18">
    <w:abstractNumId w:val="11"/>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09"/>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7ECA"/>
    <w:rsid w:val="00086F91"/>
    <w:rsid w:val="000A193B"/>
    <w:rsid w:val="000A4A59"/>
    <w:rsid w:val="000A7A2E"/>
    <w:rsid w:val="000B2AC4"/>
    <w:rsid w:val="000B2DFD"/>
    <w:rsid w:val="000F1292"/>
    <w:rsid w:val="000F1CE8"/>
    <w:rsid w:val="0010459E"/>
    <w:rsid w:val="00117C7C"/>
    <w:rsid w:val="00150488"/>
    <w:rsid w:val="0015490C"/>
    <w:rsid w:val="0015686B"/>
    <w:rsid w:val="001624C3"/>
    <w:rsid w:val="00165839"/>
    <w:rsid w:val="001676C7"/>
    <w:rsid w:val="001952C3"/>
    <w:rsid w:val="001A6DE7"/>
    <w:rsid w:val="001C18B9"/>
    <w:rsid w:val="001D111E"/>
    <w:rsid w:val="002256CD"/>
    <w:rsid w:val="00227BE3"/>
    <w:rsid w:val="00252726"/>
    <w:rsid w:val="00277FF4"/>
    <w:rsid w:val="00291D7B"/>
    <w:rsid w:val="002C4BC1"/>
    <w:rsid w:val="002D7858"/>
    <w:rsid w:val="0031151F"/>
    <w:rsid w:val="00330DAD"/>
    <w:rsid w:val="0038291F"/>
    <w:rsid w:val="00390BFC"/>
    <w:rsid w:val="003D28FF"/>
    <w:rsid w:val="003E77EA"/>
    <w:rsid w:val="004015FE"/>
    <w:rsid w:val="00401F7C"/>
    <w:rsid w:val="00462702"/>
    <w:rsid w:val="0049017A"/>
    <w:rsid w:val="004C1A25"/>
    <w:rsid w:val="004C5614"/>
    <w:rsid w:val="004C700D"/>
    <w:rsid w:val="004D34F1"/>
    <w:rsid w:val="004F5760"/>
    <w:rsid w:val="00503CC9"/>
    <w:rsid w:val="00527101"/>
    <w:rsid w:val="00535B86"/>
    <w:rsid w:val="00537EF8"/>
    <w:rsid w:val="00573DF8"/>
    <w:rsid w:val="005A6681"/>
    <w:rsid w:val="005B08B8"/>
    <w:rsid w:val="005B7394"/>
    <w:rsid w:val="005B76F1"/>
    <w:rsid w:val="005B7CED"/>
    <w:rsid w:val="005E3E67"/>
    <w:rsid w:val="0061406D"/>
    <w:rsid w:val="00617C82"/>
    <w:rsid w:val="00624D16"/>
    <w:rsid w:val="00635801"/>
    <w:rsid w:val="00645520"/>
    <w:rsid w:val="0065769E"/>
    <w:rsid w:val="00695C01"/>
    <w:rsid w:val="006C49EC"/>
    <w:rsid w:val="006E251E"/>
    <w:rsid w:val="006E54D6"/>
    <w:rsid w:val="007013F2"/>
    <w:rsid w:val="007137B3"/>
    <w:rsid w:val="00721A0B"/>
    <w:rsid w:val="00722022"/>
    <w:rsid w:val="00727B5E"/>
    <w:rsid w:val="00734389"/>
    <w:rsid w:val="0074684B"/>
    <w:rsid w:val="00755279"/>
    <w:rsid w:val="00763FF1"/>
    <w:rsid w:val="00777ECA"/>
    <w:rsid w:val="007A01F5"/>
    <w:rsid w:val="007A741D"/>
    <w:rsid w:val="007C4483"/>
    <w:rsid w:val="007D0A7D"/>
    <w:rsid w:val="007D74BE"/>
    <w:rsid w:val="00813F0B"/>
    <w:rsid w:val="008A2223"/>
    <w:rsid w:val="008A49C7"/>
    <w:rsid w:val="008C48A7"/>
    <w:rsid w:val="008E2AF9"/>
    <w:rsid w:val="008E63CC"/>
    <w:rsid w:val="009030A5"/>
    <w:rsid w:val="009102A2"/>
    <w:rsid w:val="00930AA8"/>
    <w:rsid w:val="009379D8"/>
    <w:rsid w:val="00950754"/>
    <w:rsid w:val="00953DB3"/>
    <w:rsid w:val="009866A9"/>
    <w:rsid w:val="009D010D"/>
    <w:rsid w:val="00A12806"/>
    <w:rsid w:val="00A167DA"/>
    <w:rsid w:val="00A267F1"/>
    <w:rsid w:val="00A45584"/>
    <w:rsid w:val="00A5560B"/>
    <w:rsid w:val="00A920BB"/>
    <w:rsid w:val="00A954A2"/>
    <w:rsid w:val="00AE234E"/>
    <w:rsid w:val="00AF303A"/>
    <w:rsid w:val="00BA34B2"/>
    <w:rsid w:val="00BB68E7"/>
    <w:rsid w:val="00BC296A"/>
    <w:rsid w:val="00BE5945"/>
    <w:rsid w:val="00C121CE"/>
    <w:rsid w:val="00C22ACC"/>
    <w:rsid w:val="00C541E3"/>
    <w:rsid w:val="00C611FC"/>
    <w:rsid w:val="00C66F17"/>
    <w:rsid w:val="00C80FB6"/>
    <w:rsid w:val="00C95CD3"/>
    <w:rsid w:val="00CA0B37"/>
    <w:rsid w:val="00CC30CF"/>
    <w:rsid w:val="00CD4A27"/>
    <w:rsid w:val="00CD67E5"/>
    <w:rsid w:val="00CE008C"/>
    <w:rsid w:val="00CF54CA"/>
    <w:rsid w:val="00CF6881"/>
    <w:rsid w:val="00D05FC6"/>
    <w:rsid w:val="00D23247"/>
    <w:rsid w:val="00D562D2"/>
    <w:rsid w:val="00D76D65"/>
    <w:rsid w:val="00DD60A3"/>
    <w:rsid w:val="00E1761F"/>
    <w:rsid w:val="00E22B6A"/>
    <w:rsid w:val="00E66A85"/>
    <w:rsid w:val="00EB567C"/>
    <w:rsid w:val="00EC7267"/>
    <w:rsid w:val="00EE4A22"/>
    <w:rsid w:val="00EF0121"/>
    <w:rsid w:val="00F00F40"/>
    <w:rsid w:val="00F12BC6"/>
    <w:rsid w:val="00F50730"/>
    <w:rsid w:val="00F511BA"/>
    <w:rsid w:val="00F60E41"/>
    <w:rsid w:val="00F8330D"/>
    <w:rsid w:val="00F83C3F"/>
    <w:rsid w:val="00F90E09"/>
    <w:rsid w:val="00F97DD1"/>
    <w:rsid w:val="00FB5A5C"/>
    <w:rsid w:val="00FC6A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36D752"/>
  <w15:chartTrackingRefBased/>
  <w15:docId w15:val="{3A076B6C-9DB5-47EC-834D-89B4260EE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90E09"/>
    <w:pPr>
      <w:spacing w:line="360" w:lineRule="auto"/>
    </w:pPr>
    <w:rPr>
      <w:rFonts w:ascii="Times New Roman" w:hAnsi="Times New Roman"/>
      <w:sz w:val="24"/>
    </w:rPr>
  </w:style>
  <w:style w:type="paragraph" w:styleId="berschrift1">
    <w:name w:val="heading 1"/>
    <w:basedOn w:val="Standard"/>
    <w:next w:val="Standard"/>
    <w:link w:val="berschrift1Zchn"/>
    <w:uiPriority w:val="9"/>
    <w:qFormat/>
    <w:rsid w:val="00CA0B37"/>
    <w:pPr>
      <w:keepNext/>
      <w:keepLines/>
      <w:numPr>
        <w:numId w:val="13"/>
      </w:numPr>
      <w:tabs>
        <w:tab w:val="clear" w:pos="2984"/>
        <w:tab w:val="num" w:pos="426"/>
      </w:tabs>
      <w:spacing w:before="240" w:after="0"/>
      <w:ind w:left="426"/>
      <w:outlineLvl w:val="0"/>
    </w:pPr>
    <w:rPr>
      <w:rFonts w:eastAsiaTheme="majorEastAsia" w:cstheme="majorBidi"/>
      <w:b/>
      <w:sz w:val="28"/>
      <w:szCs w:val="32"/>
      <w:shd w:val="clear" w:color="auto" w:fill="FFFFFF"/>
    </w:rPr>
  </w:style>
  <w:style w:type="paragraph" w:styleId="berschrift2">
    <w:name w:val="heading 2"/>
    <w:basedOn w:val="Standard"/>
    <w:next w:val="Textkrper"/>
    <w:link w:val="berschrift2Zchn"/>
    <w:uiPriority w:val="9"/>
    <w:unhideWhenUsed/>
    <w:qFormat/>
    <w:rsid w:val="00CD4A27"/>
    <w:pPr>
      <w:keepNext/>
      <w:keepLines/>
      <w:numPr>
        <w:ilvl w:val="1"/>
        <w:numId w:val="13"/>
      </w:numPr>
      <w:spacing w:before="40" w:after="0"/>
      <w:ind w:left="578" w:hanging="578"/>
      <w:outlineLvl w:val="1"/>
    </w:pPr>
    <w:rPr>
      <w:rFonts w:eastAsiaTheme="majorEastAsia" w:cstheme="majorBidi"/>
      <w:b/>
      <w:sz w:val="26"/>
      <w:szCs w:val="26"/>
    </w:rPr>
  </w:style>
  <w:style w:type="paragraph" w:styleId="berschrift3">
    <w:name w:val="heading 3"/>
    <w:basedOn w:val="berschrift2"/>
    <w:next w:val="Standard"/>
    <w:link w:val="berschrift3Zchn"/>
    <w:uiPriority w:val="9"/>
    <w:unhideWhenUsed/>
    <w:rsid w:val="005B7CED"/>
    <w:pPr>
      <w:numPr>
        <w:ilvl w:val="2"/>
      </w:numPr>
      <w:outlineLvl w:val="2"/>
    </w:pPr>
  </w:style>
  <w:style w:type="paragraph" w:styleId="berschrift4">
    <w:name w:val="heading 4"/>
    <w:basedOn w:val="Standard"/>
    <w:next w:val="Standard"/>
    <w:link w:val="berschrift4Zchn"/>
    <w:uiPriority w:val="9"/>
    <w:unhideWhenUsed/>
    <w:rsid w:val="005B76F1"/>
    <w:pPr>
      <w:keepNext/>
      <w:keepLines/>
      <w:numPr>
        <w:ilvl w:val="3"/>
        <w:numId w:val="13"/>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qFormat/>
    <w:rsid w:val="005B76F1"/>
    <w:pPr>
      <w:keepNext/>
      <w:keepLines/>
      <w:numPr>
        <w:ilvl w:val="4"/>
        <w:numId w:val="1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qFormat/>
    <w:rsid w:val="005B76F1"/>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qFormat/>
    <w:rsid w:val="005B76F1"/>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qFormat/>
    <w:rsid w:val="005B76F1"/>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qFormat/>
    <w:rsid w:val="005B76F1"/>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ckblatt-Adresse">
    <w:name w:val="Deckblatt - Adresse"/>
    <w:basedOn w:val="Standard"/>
    <w:next w:val="Standard"/>
    <w:link w:val="Deckblatt-AdresseZchn"/>
    <w:qFormat/>
    <w:rsid w:val="00D23247"/>
    <w:pPr>
      <w:spacing w:line="240" w:lineRule="auto"/>
    </w:pPr>
    <w:rPr>
      <w:rFonts w:ascii="Gill Sans MT" w:hAnsi="Gill Sans MT"/>
      <w:i/>
      <w:sz w:val="28"/>
    </w:rPr>
  </w:style>
  <w:style w:type="paragraph" w:styleId="Zitat">
    <w:name w:val="Quote"/>
    <w:basedOn w:val="Standard"/>
    <w:next w:val="Standard"/>
    <w:link w:val="ZitatZchn"/>
    <w:uiPriority w:val="29"/>
    <w:qFormat/>
    <w:rsid w:val="00AE234E"/>
    <w:pPr>
      <w:spacing w:before="120" w:after="120"/>
      <w:ind w:left="425" w:right="425"/>
      <w:jc w:val="both"/>
    </w:pPr>
    <w:rPr>
      <w:i/>
      <w:iCs/>
      <w:color w:val="404040" w:themeColor="text1" w:themeTint="BF"/>
      <w:sz w:val="22"/>
    </w:rPr>
  </w:style>
  <w:style w:type="character" w:customStyle="1" w:styleId="Deckblatt-AdresseZchn">
    <w:name w:val="Deckblatt - Adresse Zchn"/>
    <w:basedOn w:val="Absatz-Standardschriftart"/>
    <w:link w:val="Deckblatt-Adresse"/>
    <w:rsid w:val="00D23247"/>
    <w:rPr>
      <w:rFonts w:ascii="Gill Sans MT" w:hAnsi="Gill Sans MT"/>
      <w:i/>
      <w:sz w:val="28"/>
    </w:rPr>
  </w:style>
  <w:style w:type="character" w:customStyle="1" w:styleId="ZitatZchn">
    <w:name w:val="Zitat Zchn"/>
    <w:basedOn w:val="Absatz-Standardschriftart"/>
    <w:link w:val="Zitat"/>
    <w:uiPriority w:val="29"/>
    <w:rsid w:val="00AE234E"/>
    <w:rPr>
      <w:rFonts w:ascii="Times New Roman" w:hAnsi="Times New Roman"/>
      <w:i/>
      <w:iCs/>
      <w:color w:val="404040" w:themeColor="text1" w:themeTint="BF"/>
    </w:rPr>
  </w:style>
  <w:style w:type="paragraph" w:styleId="Titel">
    <w:name w:val="Title"/>
    <w:basedOn w:val="Standard"/>
    <w:next w:val="Standard"/>
    <w:link w:val="TitelZchn"/>
    <w:uiPriority w:val="10"/>
    <w:qFormat/>
    <w:rsid w:val="00390BFC"/>
    <w:pPr>
      <w:spacing w:after="0" w:line="240" w:lineRule="auto"/>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390BFC"/>
    <w:rPr>
      <w:rFonts w:ascii="Times New Roman" w:eastAsiaTheme="majorEastAsia" w:hAnsi="Times New Roman" w:cstheme="majorBidi"/>
      <w:b/>
      <w:spacing w:val="-10"/>
      <w:kern w:val="28"/>
      <w:sz w:val="28"/>
      <w:szCs w:val="56"/>
    </w:rPr>
  </w:style>
  <w:style w:type="paragraph" w:customStyle="1" w:styleId="Deckblatt-Seminarfach">
    <w:name w:val="Deckblatt - Seminarfach"/>
    <w:basedOn w:val="Standard"/>
    <w:next w:val="Standard"/>
    <w:qFormat/>
    <w:rsid w:val="0038291F"/>
    <w:pPr>
      <w:spacing w:before="2880"/>
      <w:jc w:val="center"/>
    </w:pPr>
    <w:rPr>
      <w:sz w:val="28"/>
    </w:rPr>
  </w:style>
  <w:style w:type="paragraph" w:customStyle="1" w:styleId="Deckblatt-Thema">
    <w:name w:val="Deckblatt - Thema"/>
    <w:basedOn w:val="Standard"/>
    <w:next w:val="Standard"/>
    <w:link w:val="Deckblatt-ThemaZchn"/>
    <w:qFormat/>
    <w:rsid w:val="00401F7C"/>
    <w:pPr>
      <w:jc w:val="center"/>
    </w:pPr>
    <w:rPr>
      <w:b/>
      <w:caps/>
      <w:spacing w:val="40"/>
      <w:sz w:val="28"/>
      <w:szCs w:val="28"/>
    </w:rPr>
  </w:style>
  <w:style w:type="table" w:styleId="EinfacheTabelle4">
    <w:name w:val="Plain Table 4"/>
    <w:basedOn w:val="NormaleTabelle"/>
    <w:uiPriority w:val="44"/>
    <w:rsid w:val="0052710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Deckblatt-ThemaZchn">
    <w:name w:val="Deckblatt - Thema Zchn"/>
    <w:basedOn w:val="Absatz-Standardschriftart"/>
    <w:link w:val="Deckblatt-Thema"/>
    <w:rsid w:val="00401F7C"/>
    <w:rPr>
      <w:rFonts w:ascii="Times New Roman" w:hAnsi="Times New Roman"/>
      <w:b/>
      <w:caps/>
      <w:spacing w:val="40"/>
      <w:sz w:val="28"/>
      <w:szCs w:val="28"/>
    </w:rPr>
  </w:style>
  <w:style w:type="table" w:styleId="Tabellenraster">
    <w:name w:val="Table Grid"/>
    <w:basedOn w:val="NormaleTabelle"/>
    <w:uiPriority w:val="39"/>
    <w:rsid w:val="004C70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8A222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Deckblatt-Tabelle">
    <w:name w:val="Deckblatt - Tabelle"/>
    <w:basedOn w:val="NormaleTabelle"/>
    <w:uiPriority w:val="99"/>
    <w:rsid w:val="001624C3"/>
    <w:pPr>
      <w:spacing w:after="0" w:line="240" w:lineRule="auto"/>
    </w:pPr>
    <w:rPr>
      <w:rFonts w:ascii="Times New Roman" w:hAnsi="Times New Roman"/>
    </w:rPr>
    <w:tblPr>
      <w:tblBorders>
        <w:top w:val="single" w:sz="4" w:space="0" w:color="C00000"/>
        <w:bottom w:val="single" w:sz="4" w:space="0" w:color="C00000"/>
      </w:tblBorders>
    </w:tblPr>
    <w:tblStylePr w:type="firstRow">
      <w:rPr>
        <w:b/>
      </w:rPr>
    </w:tblStylePr>
    <w:tblStylePr w:type="firstCol">
      <w:pPr>
        <w:jc w:val="left"/>
      </w:pPr>
      <w:tblPr/>
      <w:tcPr>
        <w:vAlign w:val="center"/>
      </w:tcPr>
    </w:tblStylePr>
    <w:tblStylePr w:type="lastCol">
      <w:pPr>
        <w:jc w:val="right"/>
      </w:pPr>
      <w:tblPr/>
      <w:tcPr>
        <w:vAlign w:val="center"/>
      </w:tcPr>
    </w:tblStylePr>
  </w:style>
  <w:style w:type="paragraph" w:styleId="Kopfzeile">
    <w:name w:val="header"/>
    <w:basedOn w:val="Standard"/>
    <w:link w:val="KopfzeileZchn"/>
    <w:unhideWhenUsed/>
    <w:rsid w:val="00CC30CF"/>
    <w:pPr>
      <w:tabs>
        <w:tab w:val="center" w:pos="3969"/>
        <w:tab w:val="right" w:pos="7938"/>
      </w:tabs>
      <w:spacing w:after="0" w:line="240" w:lineRule="auto"/>
    </w:pPr>
  </w:style>
  <w:style w:type="character" w:customStyle="1" w:styleId="KopfzeileZchn">
    <w:name w:val="Kopfzeile Zchn"/>
    <w:basedOn w:val="Absatz-Standardschriftart"/>
    <w:link w:val="Kopfzeile"/>
    <w:uiPriority w:val="99"/>
    <w:rsid w:val="00CC30CF"/>
    <w:rPr>
      <w:rFonts w:ascii="Times New Roman" w:hAnsi="Times New Roman"/>
      <w:sz w:val="24"/>
    </w:rPr>
  </w:style>
  <w:style w:type="paragraph" w:styleId="Fuzeile">
    <w:name w:val="footer"/>
    <w:basedOn w:val="Standard"/>
    <w:link w:val="FuzeileZchn"/>
    <w:uiPriority w:val="99"/>
    <w:unhideWhenUsed/>
    <w:rsid w:val="00117C7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17C7C"/>
    <w:rPr>
      <w:rFonts w:ascii="Times New Roman" w:hAnsi="Times New Roman"/>
      <w:sz w:val="24"/>
    </w:rPr>
  </w:style>
  <w:style w:type="paragraph" w:styleId="KeinLeerraum">
    <w:name w:val="No Spacing"/>
    <w:link w:val="KeinLeerraumZchn"/>
    <w:uiPriority w:val="1"/>
    <w:qFormat/>
    <w:rsid w:val="00117C7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117C7C"/>
    <w:rPr>
      <w:rFonts w:eastAsiaTheme="minorEastAsia"/>
      <w:lang w:eastAsia="de-DE"/>
    </w:rPr>
  </w:style>
  <w:style w:type="character" w:customStyle="1" w:styleId="berschrift1Zchn">
    <w:name w:val="Überschrift 1 Zchn"/>
    <w:basedOn w:val="Absatz-Standardschriftart"/>
    <w:link w:val="berschrift1"/>
    <w:uiPriority w:val="9"/>
    <w:rsid w:val="00CA0B37"/>
    <w:rPr>
      <w:rFonts w:ascii="Times New Roman" w:eastAsiaTheme="majorEastAsia" w:hAnsi="Times New Roman" w:cstheme="majorBidi"/>
      <w:b/>
      <w:sz w:val="28"/>
      <w:szCs w:val="32"/>
    </w:rPr>
  </w:style>
  <w:style w:type="paragraph" w:styleId="Inhaltsverzeichnisberschrift">
    <w:name w:val="TOC Heading"/>
    <w:basedOn w:val="berschrift1"/>
    <w:next w:val="Standard"/>
    <w:uiPriority w:val="39"/>
    <w:unhideWhenUsed/>
    <w:qFormat/>
    <w:rsid w:val="00117C7C"/>
    <w:pPr>
      <w:spacing w:line="259" w:lineRule="auto"/>
      <w:outlineLvl w:val="9"/>
    </w:pPr>
    <w:rPr>
      <w:lang w:eastAsia="de-DE"/>
    </w:rPr>
  </w:style>
  <w:style w:type="paragraph" w:styleId="Verzeichnis1">
    <w:name w:val="toc 1"/>
    <w:basedOn w:val="Standard"/>
    <w:next w:val="Standard"/>
    <w:autoRedefine/>
    <w:uiPriority w:val="39"/>
    <w:unhideWhenUsed/>
    <w:rsid w:val="00F90E09"/>
    <w:pPr>
      <w:tabs>
        <w:tab w:val="left" w:pos="426"/>
        <w:tab w:val="right" w:leader="dot" w:pos="7927"/>
      </w:tabs>
      <w:spacing w:before="120" w:after="120" w:line="240" w:lineRule="auto"/>
    </w:pPr>
  </w:style>
  <w:style w:type="character" w:styleId="Hyperlink">
    <w:name w:val="Hyperlink"/>
    <w:basedOn w:val="Absatz-Standardschriftart"/>
    <w:uiPriority w:val="99"/>
    <w:unhideWhenUsed/>
    <w:rsid w:val="008E2AF9"/>
    <w:rPr>
      <w:color w:val="0563C1" w:themeColor="hyperlink"/>
      <w:u w:val="single"/>
    </w:rPr>
  </w:style>
  <w:style w:type="character" w:styleId="Hervorhebung">
    <w:name w:val="Emphasis"/>
    <w:basedOn w:val="Absatz-Standardschriftart"/>
    <w:uiPriority w:val="20"/>
    <w:qFormat/>
    <w:rsid w:val="00E22B6A"/>
    <w:rPr>
      <w:i/>
      <w:iCs/>
    </w:rPr>
  </w:style>
  <w:style w:type="character" w:styleId="IntensiveHervorhebung">
    <w:name w:val="Intense Emphasis"/>
    <w:basedOn w:val="Absatz-Standardschriftart"/>
    <w:uiPriority w:val="21"/>
    <w:qFormat/>
    <w:rsid w:val="005B76F1"/>
    <w:rPr>
      <w:i/>
      <w:iCs/>
      <w:color w:val="auto"/>
    </w:rPr>
  </w:style>
  <w:style w:type="character" w:styleId="Fett">
    <w:name w:val="Strong"/>
    <w:basedOn w:val="Absatz-Standardschriftart"/>
    <w:qFormat/>
    <w:rsid w:val="00E22B6A"/>
    <w:rPr>
      <w:b/>
      <w:bCs/>
    </w:rPr>
  </w:style>
  <w:style w:type="paragraph" w:styleId="Textkrper">
    <w:name w:val="Body Text"/>
    <w:basedOn w:val="Standard"/>
    <w:link w:val="TextkrperZchn"/>
    <w:uiPriority w:val="99"/>
    <w:unhideWhenUsed/>
    <w:rsid w:val="0049017A"/>
    <w:pPr>
      <w:spacing w:after="120"/>
      <w:jc w:val="both"/>
    </w:pPr>
  </w:style>
  <w:style w:type="character" w:customStyle="1" w:styleId="TextkrperZchn">
    <w:name w:val="Textkörper Zchn"/>
    <w:basedOn w:val="Absatz-Standardschriftart"/>
    <w:link w:val="Textkrper"/>
    <w:uiPriority w:val="99"/>
    <w:rsid w:val="0049017A"/>
    <w:rPr>
      <w:rFonts w:ascii="Times New Roman" w:hAnsi="Times New Roman"/>
      <w:sz w:val="24"/>
    </w:rPr>
  </w:style>
  <w:style w:type="character" w:customStyle="1" w:styleId="FormatvorlageIntensiveHervorhebungAutomatisch">
    <w:name w:val="Formatvorlage Intensive Hervorhebung + Automatisch"/>
    <w:basedOn w:val="IntensiveHervorhebung"/>
    <w:rsid w:val="005B76F1"/>
    <w:rPr>
      <w:i/>
      <w:iCs/>
      <w:color w:val="auto"/>
    </w:rPr>
  </w:style>
  <w:style w:type="character" w:customStyle="1" w:styleId="berschrift2Zchn">
    <w:name w:val="Überschrift 2 Zchn"/>
    <w:basedOn w:val="Absatz-Standardschriftart"/>
    <w:link w:val="berschrift2"/>
    <w:rsid w:val="00CD4A27"/>
    <w:rPr>
      <w:rFonts w:ascii="Times New Roman" w:eastAsiaTheme="majorEastAsia" w:hAnsi="Times New Roman" w:cstheme="majorBidi"/>
      <w:b/>
      <w:sz w:val="26"/>
      <w:szCs w:val="26"/>
    </w:rPr>
  </w:style>
  <w:style w:type="character" w:customStyle="1" w:styleId="berschrift4Zchn">
    <w:name w:val="Überschrift 4 Zchn"/>
    <w:basedOn w:val="Absatz-Standardschriftart"/>
    <w:link w:val="berschrift4"/>
    <w:uiPriority w:val="9"/>
    <w:rsid w:val="005B76F1"/>
    <w:rPr>
      <w:rFonts w:asciiTheme="majorHAnsi" w:eastAsiaTheme="majorEastAsia" w:hAnsiTheme="majorHAnsi" w:cstheme="majorBidi"/>
      <w:i/>
      <w:iCs/>
      <w:color w:val="2F5496" w:themeColor="accent1" w:themeShade="BF"/>
      <w:sz w:val="24"/>
    </w:rPr>
  </w:style>
  <w:style w:type="character" w:customStyle="1" w:styleId="berschrift5Zchn">
    <w:name w:val="Überschrift 5 Zchn"/>
    <w:basedOn w:val="Absatz-Standardschriftart"/>
    <w:link w:val="berschrift5"/>
    <w:uiPriority w:val="9"/>
    <w:semiHidden/>
    <w:rsid w:val="000A7A2E"/>
    <w:rPr>
      <w:rFonts w:asciiTheme="majorHAnsi" w:eastAsiaTheme="majorEastAsia" w:hAnsiTheme="majorHAnsi" w:cstheme="majorBidi"/>
      <w:color w:val="2F5496" w:themeColor="accent1" w:themeShade="BF"/>
      <w:sz w:val="24"/>
    </w:rPr>
  </w:style>
  <w:style w:type="character" w:customStyle="1" w:styleId="berschrift6Zchn">
    <w:name w:val="Überschrift 6 Zchn"/>
    <w:basedOn w:val="Absatz-Standardschriftart"/>
    <w:link w:val="berschrift6"/>
    <w:uiPriority w:val="9"/>
    <w:semiHidden/>
    <w:rsid w:val="000A7A2E"/>
    <w:rPr>
      <w:rFonts w:asciiTheme="majorHAnsi" w:eastAsiaTheme="majorEastAsia" w:hAnsiTheme="majorHAnsi" w:cstheme="majorBidi"/>
      <w:color w:val="1F3763" w:themeColor="accent1" w:themeShade="7F"/>
      <w:sz w:val="24"/>
    </w:rPr>
  </w:style>
  <w:style w:type="character" w:customStyle="1" w:styleId="berschrift7Zchn">
    <w:name w:val="Überschrift 7 Zchn"/>
    <w:basedOn w:val="Absatz-Standardschriftart"/>
    <w:link w:val="berschrift7"/>
    <w:uiPriority w:val="9"/>
    <w:semiHidden/>
    <w:rsid w:val="000A7A2E"/>
    <w:rPr>
      <w:rFonts w:asciiTheme="majorHAnsi" w:eastAsiaTheme="majorEastAsia" w:hAnsiTheme="majorHAnsi" w:cstheme="majorBidi"/>
      <w:i/>
      <w:iCs/>
      <w:color w:val="1F3763" w:themeColor="accent1" w:themeShade="7F"/>
      <w:sz w:val="24"/>
    </w:rPr>
  </w:style>
  <w:style w:type="character" w:customStyle="1" w:styleId="berschrift8Zchn">
    <w:name w:val="Überschrift 8 Zchn"/>
    <w:basedOn w:val="Absatz-Standardschriftart"/>
    <w:link w:val="berschrift8"/>
    <w:uiPriority w:val="9"/>
    <w:semiHidden/>
    <w:rsid w:val="000A7A2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0A7A2E"/>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65769E"/>
    <w:pPr>
      <w:tabs>
        <w:tab w:val="left" w:pos="709"/>
        <w:tab w:val="right" w:leader="dot" w:pos="7927"/>
      </w:tabs>
      <w:spacing w:after="100" w:line="240" w:lineRule="auto"/>
      <w:ind w:left="238"/>
    </w:pPr>
  </w:style>
  <w:style w:type="character" w:customStyle="1" w:styleId="berschrift3Zchn">
    <w:name w:val="Überschrift 3 Zchn"/>
    <w:basedOn w:val="Absatz-Standardschriftart"/>
    <w:link w:val="berschrift3"/>
    <w:uiPriority w:val="9"/>
    <w:rsid w:val="005B7CED"/>
    <w:rPr>
      <w:rFonts w:ascii="Times New Roman" w:eastAsiaTheme="majorEastAsia" w:hAnsi="Times New Roman" w:cstheme="majorBidi"/>
      <w:b/>
      <w:sz w:val="26"/>
      <w:szCs w:val="26"/>
    </w:rPr>
  </w:style>
  <w:style w:type="paragraph" w:styleId="Verzeichnis3">
    <w:name w:val="toc 3"/>
    <w:basedOn w:val="Standard"/>
    <w:next w:val="Standard"/>
    <w:autoRedefine/>
    <w:uiPriority w:val="39"/>
    <w:unhideWhenUsed/>
    <w:rsid w:val="00D76D65"/>
    <w:pPr>
      <w:tabs>
        <w:tab w:val="right" w:leader="dot" w:pos="7927"/>
      </w:tabs>
      <w:spacing w:after="100" w:line="240" w:lineRule="auto"/>
      <w:ind w:left="482"/>
    </w:pPr>
  </w:style>
  <w:style w:type="paragraph" w:styleId="Listenabsatz">
    <w:name w:val="List Paragraph"/>
    <w:basedOn w:val="Standard"/>
    <w:uiPriority w:val="34"/>
    <w:qFormat/>
    <w:rsid w:val="003D28FF"/>
    <w:pPr>
      <w:ind w:left="720"/>
      <w:contextualSpacing/>
    </w:pPr>
  </w:style>
  <w:style w:type="paragraph" w:customStyle="1" w:styleId="Anlage-berschrift">
    <w:name w:val="Anlage - Überschrift"/>
    <w:basedOn w:val="berschrift2"/>
    <w:next w:val="Textkrper"/>
    <w:qFormat/>
    <w:rsid w:val="00C66F17"/>
    <w:pPr>
      <w:numPr>
        <w:numId w:val="15"/>
      </w:numPr>
      <w:pBdr>
        <w:bottom w:val="single" w:sz="4" w:space="1" w:color="auto"/>
      </w:pBdr>
      <w:spacing w:before="240" w:after="240" w:line="240" w:lineRule="auto"/>
      <w:ind w:left="578" w:hanging="578"/>
    </w:pPr>
  </w:style>
  <w:style w:type="paragraph" w:customStyle="1" w:styleId="Anlage-berschrift2">
    <w:name w:val="Anlage - Überschrift 2"/>
    <w:basedOn w:val="berschrift3"/>
    <w:next w:val="Textkrper"/>
    <w:qFormat/>
    <w:rsid w:val="000F1292"/>
    <w:pPr>
      <w:numPr>
        <w:ilvl w:val="0"/>
        <w:numId w:val="0"/>
      </w:numPr>
    </w:pPr>
  </w:style>
  <w:style w:type="paragraph" w:customStyle="1" w:styleId="AufzhlungEbene1">
    <w:name w:val="Aufzählung Ebene 1"/>
    <w:basedOn w:val="Standard"/>
    <w:qFormat/>
    <w:rsid w:val="006C49EC"/>
    <w:pPr>
      <w:numPr>
        <w:numId w:val="17"/>
      </w:numPr>
      <w:tabs>
        <w:tab w:val="clear" w:pos="360"/>
        <w:tab w:val="left" w:pos="499"/>
      </w:tabs>
      <w:spacing w:after="120" w:line="240" w:lineRule="auto"/>
      <w:ind w:left="499" w:hanging="499"/>
      <w:jc w:val="both"/>
    </w:pPr>
    <w:rPr>
      <w:rFonts w:eastAsia="Times New Roman" w:cs="Times New Roman"/>
      <w:szCs w:val="24"/>
      <w:lang w:eastAsia="de-DE"/>
    </w:rPr>
  </w:style>
  <w:style w:type="paragraph" w:customStyle="1" w:styleId="AufzhlungEbene2">
    <w:name w:val="Aufzählung Ebene 2"/>
    <w:basedOn w:val="Standard"/>
    <w:qFormat/>
    <w:rsid w:val="008A49C7"/>
    <w:pPr>
      <w:numPr>
        <w:numId w:val="18"/>
      </w:numPr>
      <w:tabs>
        <w:tab w:val="clear" w:pos="717"/>
        <w:tab w:val="left" w:pos="998"/>
      </w:tabs>
      <w:spacing w:after="120" w:line="240" w:lineRule="auto"/>
      <w:ind w:left="998" w:hanging="499"/>
      <w:jc w:val="both"/>
    </w:pPr>
    <w:rPr>
      <w:rFonts w:eastAsia="Times New Roman" w:cs="Times New Roman"/>
      <w:sz w:val="20"/>
      <w:szCs w:val="20"/>
      <w:lang w:eastAsia="de-DE"/>
    </w:rPr>
  </w:style>
  <w:style w:type="paragraph" w:customStyle="1" w:styleId="AufzhlungnummeriertEbene1">
    <w:name w:val="Aufzählung nummeriert Ebene 1"/>
    <w:basedOn w:val="AufzhlungEbene1"/>
    <w:qFormat/>
    <w:rsid w:val="006C49EC"/>
    <w:pPr>
      <w:numPr>
        <w:ilvl w:val="1"/>
        <w:numId w:val="18"/>
      </w:numPr>
    </w:pPr>
  </w:style>
  <w:style w:type="paragraph" w:customStyle="1" w:styleId="AufzhlungnummeriertEbene2">
    <w:name w:val="Aufzählung nummeriert Ebene 2"/>
    <w:basedOn w:val="AufzhlungEbene2"/>
    <w:qFormat/>
    <w:rsid w:val="006C49EC"/>
    <w:pPr>
      <w:numPr>
        <w:ilvl w:val="2"/>
      </w:numPr>
      <w:tabs>
        <w:tab w:val="clear" w:pos="3237"/>
      </w:tabs>
      <w:ind w:left="998" w:hanging="499"/>
    </w:pPr>
  </w:style>
  <w:style w:type="paragraph" w:styleId="Funotentext">
    <w:name w:val="footnote text"/>
    <w:basedOn w:val="Standard"/>
    <w:link w:val="FunotentextZchn"/>
    <w:semiHidden/>
    <w:rsid w:val="005E3E67"/>
    <w:pPr>
      <w:spacing w:after="0" w:line="240" w:lineRule="auto"/>
      <w:ind w:left="85" w:hanging="85"/>
    </w:pPr>
    <w:rPr>
      <w:rFonts w:eastAsia="Times New Roman" w:cs="Times New Roman"/>
      <w:sz w:val="16"/>
      <w:szCs w:val="20"/>
      <w:lang w:eastAsia="de-DE"/>
    </w:rPr>
  </w:style>
  <w:style w:type="character" w:customStyle="1" w:styleId="FunotentextZchn">
    <w:name w:val="Fußnotentext Zchn"/>
    <w:basedOn w:val="Absatz-Standardschriftart"/>
    <w:link w:val="Funotentext"/>
    <w:semiHidden/>
    <w:rsid w:val="005E3E67"/>
    <w:rPr>
      <w:rFonts w:ascii="Times New Roman" w:eastAsia="Times New Roman" w:hAnsi="Times New Roman" w:cs="Times New Roman"/>
      <w:sz w:val="16"/>
      <w:szCs w:val="20"/>
      <w:lang w:eastAsia="de-DE"/>
    </w:rPr>
  </w:style>
  <w:style w:type="character" w:styleId="Funotenzeichen">
    <w:name w:val="footnote reference"/>
    <w:semiHidden/>
    <w:rsid w:val="005E3E67"/>
    <w:rPr>
      <w:vertAlign w:val="superscript"/>
    </w:rPr>
  </w:style>
  <w:style w:type="paragraph" w:styleId="Beschriftung">
    <w:name w:val="caption"/>
    <w:basedOn w:val="Standard"/>
    <w:next w:val="Standard"/>
    <w:uiPriority w:val="35"/>
    <w:unhideWhenUsed/>
    <w:qFormat/>
    <w:rsid w:val="00A5560B"/>
    <w:pPr>
      <w:spacing w:after="200" w:line="240" w:lineRule="auto"/>
      <w:jc w:val="center"/>
    </w:pPr>
    <w:rPr>
      <w:iCs/>
      <w:sz w:val="18"/>
      <w:szCs w:val="18"/>
    </w:rPr>
  </w:style>
  <w:style w:type="paragraph" w:customStyle="1" w:styleId="CitaviBibliographyEntry">
    <w:name w:val="Citavi Bibliography Entry"/>
    <w:basedOn w:val="Standard"/>
    <w:link w:val="CitaviBibliographyEntryZchn"/>
    <w:rsid w:val="000B2AC4"/>
    <w:pPr>
      <w:spacing w:after="120" w:line="276" w:lineRule="auto"/>
      <w:ind w:left="284" w:hanging="284"/>
    </w:pPr>
    <w:rPr>
      <w:sz w:val="20"/>
      <w:szCs w:val="20"/>
    </w:rPr>
  </w:style>
  <w:style w:type="character" w:customStyle="1" w:styleId="CitaviBibliographyEntryZchn">
    <w:name w:val="Citavi Bibliography Entry Zchn"/>
    <w:basedOn w:val="TextkrperZchn"/>
    <w:link w:val="CitaviBibliographyEntry"/>
    <w:rsid w:val="000B2AC4"/>
    <w:rPr>
      <w:rFonts w:ascii="Times New Roman" w:hAnsi="Times New Roman"/>
      <w:sz w:val="20"/>
      <w:szCs w:val="20"/>
    </w:rPr>
  </w:style>
  <w:style w:type="paragraph" w:customStyle="1" w:styleId="CitaviBibliographyHeading">
    <w:name w:val="Citavi Bibliography Heading"/>
    <w:basedOn w:val="berschrift1"/>
    <w:link w:val="CitaviBibliographyHeadingZchn"/>
    <w:rsid w:val="008C48A7"/>
  </w:style>
  <w:style w:type="character" w:customStyle="1" w:styleId="CitaviBibliographyHeadingZchn">
    <w:name w:val="Citavi Bibliography Heading Zchn"/>
    <w:basedOn w:val="TextkrperZchn"/>
    <w:link w:val="CitaviBibliographyHeading"/>
    <w:rsid w:val="008C48A7"/>
    <w:rPr>
      <w:rFonts w:ascii="Times New Roman" w:eastAsiaTheme="majorEastAsia" w:hAnsi="Times New Roman" w:cstheme="majorBidi"/>
      <w:b/>
      <w:sz w:val="28"/>
      <w:szCs w:val="32"/>
    </w:rPr>
  </w:style>
  <w:style w:type="paragraph" w:styleId="Literaturverzeichnis">
    <w:name w:val="Bibliography"/>
    <w:basedOn w:val="Standard"/>
    <w:next w:val="Standard"/>
    <w:uiPriority w:val="37"/>
    <w:semiHidden/>
    <w:unhideWhenUsed/>
    <w:rsid w:val="00D562D2"/>
  </w:style>
  <w:style w:type="character" w:styleId="Buchtitel">
    <w:name w:val="Book Title"/>
    <w:basedOn w:val="Absatz-Standardschriftart"/>
    <w:uiPriority w:val="33"/>
    <w:qFormat/>
    <w:rsid w:val="00D562D2"/>
    <w:rPr>
      <w:b/>
      <w:bCs/>
      <w:i/>
      <w:iCs/>
      <w:spacing w:val="5"/>
    </w:rPr>
  </w:style>
  <w:style w:type="character" w:styleId="IntensiverVerweis">
    <w:name w:val="Intense Reference"/>
    <w:basedOn w:val="Absatz-Standardschriftart"/>
    <w:uiPriority w:val="32"/>
    <w:qFormat/>
    <w:rsid w:val="00D562D2"/>
    <w:rPr>
      <w:b/>
      <w:bCs/>
      <w:smallCaps/>
      <w:color w:val="4472C4" w:themeColor="accent1"/>
      <w:spacing w:val="5"/>
    </w:rPr>
  </w:style>
  <w:style w:type="character" w:styleId="SchwacherVerweis">
    <w:name w:val="Subtle Reference"/>
    <w:basedOn w:val="Absatz-Standardschriftart"/>
    <w:uiPriority w:val="31"/>
    <w:qFormat/>
    <w:rsid w:val="00D562D2"/>
    <w:rPr>
      <w:smallCaps/>
      <w:color w:val="5A5A5A" w:themeColor="text1" w:themeTint="A5"/>
    </w:rPr>
  </w:style>
  <w:style w:type="character" w:styleId="SchwacheHervorhebung">
    <w:name w:val="Subtle Emphasis"/>
    <w:basedOn w:val="Absatz-Standardschriftart"/>
    <w:uiPriority w:val="19"/>
    <w:qFormat/>
    <w:rsid w:val="00D562D2"/>
    <w:rPr>
      <w:i/>
      <w:iCs/>
      <w:color w:val="404040" w:themeColor="text1" w:themeTint="BF"/>
    </w:rPr>
  </w:style>
  <w:style w:type="paragraph" w:styleId="IntensivesZitat">
    <w:name w:val="Intense Quote"/>
    <w:basedOn w:val="Standard"/>
    <w:next w:val="Standard"/>
    <w:link w:val="IntensivesZitatZchn"/>
    <w:uiPriority w:val="30"/>
    <w:qFormat/>
    <w:rsid w:val="00D562D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D562D2"/>
    <w:rPr>
      <w:rFonts w:ascii="Times New Roman" w:hAnsi="Times New Roman"/>
      <w:i/>
      <w:iCs/>
      <w:color w:val="4472C4" w:themeColor="accent1"/>
      <w:sz w:val="24"/>
    </w:rPr>
  </w:style>
  <w:style w:type="table" w:styleId="MittlereListe1-Akzent1">
    <w:name w:val="Medium List 1 Accent 1"/>
    <w:basedOn w:val="NormaleTabelle"/>
    <w:uiPriority w:val="65"/>
    <w:semiHidden/>
    <w:unhideWhenUsed/>
    <w:rsid w:val="00D562D2"/>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D562D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D562D2"/>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D562D2"/>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D562D2"/>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D562D2"/>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D562D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D562D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D562D2"/>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D562D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D562D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D562D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D562D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D562D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D562D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D562D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D562D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D562D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D562D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D562D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D562D2"/>
    <w:rPr>
      <w:i/>
      <w:iCs/>
    </w:rPr>
  </w:style>
  <w:style w:type="character" w:styleId="HTMLSchreibmaschine">
    <w:name w:val="HTML Typewriter"/>
    <w:basedOn w:val="Absatz-Standardschriftart"/>
    <w:uiPriority w:val="99"/>
    <w:semiHidden/>
    <w:unhideWhenUsed/>
    <w:rsid w:val="00D562D2"/>
    <w:rPr>
      <w:rFonts w:ascii="Consolas" w:hAnsi="Consolas"/>
      <w:sz w:val="20"/>
      <w:szCs w:val="20"/>
    </w:rPr>
  </w:style>
  <w:style w:type="character" w:styleId="HTMLBeispiel">
    <w:name w:val="HTML Sample"/>
    <w:basedOn w:val="Absatz-Standardschriftart"/>
    <w:uiPriority w:val="99"/>
    <w:semiHidden/>
    <w:unhideWhenUsed/>
    <w:rsid w:val="00D562D2"/>
    <w:rPr>
      <w:rFonts w:ascii="Consolas" w:hAnsi="Consolas"/>
      <w:sz w:val="24"/>
      <w:szCs w:val="24"/>
    </w:rPr>
  </w:style>
  <w:style w:type="paragraph" w:styleId="HTMLVorformatiert">
    <w:name w:val="HTML Preformatted"/>
    <w:basedOn w:val="Standard"/>
    <w:link w:val="HTMLVorformatiertZchn"/>
    <w:uiPriority w:val="99"/>
    <w:semiHidden/>
    <w:unhideWhenUsed/>
    <w:rsid w:val="00D562D2"/>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D562D2"/>
    <w:rPr>
      <w:rFonts w:ascii="Consolas" w:hAnsi="Consolas"/>
      <w:sz w:val="20"/>
      <w:szCs w:val="20"/>
    </w:rPr>
  </w:style>
  <w:style w:type="character" w:styleId="HTMLTastatur">
    <w:name w:val="HTML Keyboard"/>
    <w:basedOn w:val="Absatz-Standardschriftart"/>
    <w:uiPriority w:val="99"/>
    <w:semiHidden/>
    <w:unhideWhenUsed/>
    <w:rsid w:val="00D562D2"/>
    <w:rPr>
      <w:rFonts w:ascii="Consolas" w:hAnsi="Consolas"/>
      <w:sz w:val="20"/>
      <w:szCs w:val="20"/>
    </w:rPr>
  </w:style>
  <w:style w:type="character" w:styleId="HTMLDefinition">
    <w:name w:val="HTML Definition"/>
    <w:basedOn w:val="Absatz-Standardschriftart"/>
    <w:uiPriority w:val="99"/>
    <w:semiHidden/>
    <w:unhideWhenUsed/>
    <w:rsid w:val="00D562D2"/>
    <w:rPr>
      <w:i/>
      <w:iCs/>
    </w:rPr>
  </w:style>
  <w:style w:type="character" w:styleId="HTMLCode">
    <w:name w:val="HTML Code"/>
    <w:basedOn w:val="Absatz-Standardschriftart"/>
    <w:uiPriority w:val="99"/>
    <w:semiHidden/>
    <w:unhideWhenUsed/>
    <w:rsid w:val="00D562D2"/>
    <w:rPr>
      <w:rFonts w:ascii="Consolas" w:hAnsi="Consolas"/>
      <w:sz w:val="20"/>
      <w:szCs w:val="20"/>
    </w:rPr>
  </w:style>
  <w:style w:type="character" w:styleId="HTMLZitat">
    <w:name w:val="HTML Cite"/>
    <w:basedOn w:val="Absatz-Standardschriftart"/>
    <w:uiPriority w:val="99"/>
    <w:semiHidden/>
    <w:unhideWhenUsed/>
    <w:rsid w:val="00D562D2"/>
    <w:rPr>
      <w:i/>
      <w:iCs/>
    </w:rPr>
  </w:style>
  <w:style w:type="paragraph" w:styleId="HTMLAdresse">
    <w:name w:val="HTML Address"/>
    <w:basedOn w:val="Standard"/>
    <w:link w:val="HTMLAdresseZchn"/>
    <w:uiPriority w:val="99"/>
    <w:semiHidden/>
    <w:unhideWhenUsed/>
    <w:rsid w:val="00D562D2"/>
    <w:pPr>
      <w:spacing w:after="0" w:line="240" w:lineRule="auto"/>
    </w:pPr>
    <w:rPr>
      <w:i/>
      <w:iCs/>
    </w:rPr>
  </w:style>
  <w:style w:type="character" w:customStyle="1" w:styleId="HTMLAdresseZchn">
    <w:name w:val="HTML Adresse Zchn"/>
    <w:basedOn w:val="Absatz-Standardschriftart"/>
    <w:link w:val="HTMLAdresse"/>
    <w:uiPriority w:val="99"/>
    <w:semiHidden/>
    <w:rsid w:val="00D562D2"/>
    <w:rPr>
      <w:rFonts w:ascii="Times New Roman" w:hAnsi="Times New Roman"/>
      <w:i/>
      <w:iCs/>
      <w:sz w:val="24"/>
    </w:rPr>
  </w:style>
  <w:style w:type="character" w:styleId="HTMLAkronym">
    <w:name w:val="HTML Acronym"/>
    <w:basedOn w:val="Absatz-Standardschriftart"/>
    <w:uiPriority w:val="99"/>
    <w:semiHidden/>
    <w:unhideWhenUsed/>
    <w:rsid w:val="00D562D2"/>
  </w:style>
  <w:style w:type="paragraph" w:styleId="StandardWeb">
    <w:name w:val="Normal (Web)"/>
    <w:basedOn w:val="Standard"/>
    <w:uiPriority w:val="99"/>
    <w:semiHidden/>
    <w:unhideWhenUsed/>
    <w:rsid w:val="00D562D2"/>
    <w:rPr>
      <w:rFonts w:cs="Times New Roman"/>
      <w:szCs w:val="24"/>
    </w:rPr>
  </w:style>
  <w:style w:type="paragraph" w:styleId="NurText">
    <w:name w:val="Plain Text"/>
    <w:basedOn w:val="Standard"/>
    <w:link w:val="NurTextZchn"/>
    <w:uiPriority w:val="99"/>
    <w:semiHidden/>
    <w:unhideWhenUsed/>
    <w:rsid w:val="00D562D2"/>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D562D2"/>
    <w:rPr>
      <w:rFonts w:ascii="Consolas" w:hAnsi="Consolas"/>
      <w:sz w:val="21"/>
      <w:szCs w:val="21"/>
    </w:rPr>
  </w:style>
  <w:style w:type="paragraph" w:styleId="Dokumentstruktur">
    <w:name w:val="Document Map"/>
    <w:basedOn w:val="Standard"/>
    <w:link w:val="DokumentstrukturZchn"/>
    <w:uiPriority w:val="99"/>
    <w:semiHidden/>
    <w:unhideWhenUsed/>
    <w:rsid w:val="00D562D2"/>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D562D2"/>
    <w:rPr>
      <w:rFonts w:ascii="Segoe UI" w:hAnsi="Segoe UI" w:cs="Segoe UI"/>
      <w:sz w:val="16"/>
      <w:szCs w:val="16"/>
    </w:rPr>
  </w:style>
  <w:style w:type="character" w:styleId="BesuchterLink">
    <w:name w:val="FollowedHyperlink"/>
    <w:basedOn w:val="Absatz-Standardschriftart"/>
    <w:uiPriority w:val="99"/>
    <w:semiHidden/>
    <w:unhideWhenUsed/>
    <w:rsid w:val="00D562D2"/>
    <w:rPr>
      <w:color w:val="954F72" w:themeColor="followedHyperlink"/>
      <w:u w:val="single"/>
    </w:rPr>
  </w:style>
  <w:style w:type="paragraph" w:styleId="Blocktext">
    <w:name w:val="Block Text"/>
    <w:basedOn w:val="Standard"/>
    <w:uiPriority w:val="99"/>
    <w:semiHidden/>
    <w:unhideWhenUsed/>
    <w:rsid w:val="00D562D2"/>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D562D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D562D2"/>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D562D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D562D2"/>
    <w:rPr>
      <w:rFonts w:ascii="Times New Roman" w:hAnsi="Times New Roman"/>
      <w:sz w:val="24"/>
    </w:rPr>
  </w:style>
  <w:style w:type="paragraph" w:styleId="Textkrper3">
    <w:name w:val="Body Text 3"/>
    <w:basedOn w:val="Standard"/>
    <w:link w:val="Textkrper3Zchn"/>
    <w:uiPriority w:val="99"/>
    <w:semiHidden/>
    <w:unhideWhenUsed/>
    <w:rsid w:val="00D562D2"/>
    <w:pPr>
      <w:spacing w:after="120"/>
    </w:pPr>
    <w:rPr>
      <w:sz w:val="16"/>
      <w:szCs w:val="16"/>
    </w:rPr>
  </w:style>
  <w:style w:type="character" w:customStyle="1" w:styleId="Textkrper3Zchn">
    <w:name w:val="Textkörper 3 Zchn"/>
    <w:basedOn w:val="Absatz-Standardschriftart"/>
    <w:link w:val="Textkrper3"/>
    <w:uiPriority w:val="99"/>
    <w:semiHidden/>
    <w:rsid w:val="00D562D2"/>
    <w:rPr>
      <w:rFonts w:ascii="Times New Roman" w:hAnsi="Times New Roman"/>
      <w:sz w:val="16"/>
      <w:szCs w:val="16"/>
    </w:rPr>
  </w:style>
  <w:style w:type="paragraph" w:styleId="Textkrper2">
    <w:name w:val="Body Text 2"/>
    <w:basedOn w:val="Standard"/>
    <w:link w:val="Textkrper2Zchn"/>
    <w:uiPriority w:val="99"/>
    <w:semiHidden/>
    <w:unhideWhenUsed/>
    <w:rsid w:val="00D562D2"/>
    <w:pPr>
      <w:spacing w:after="120" w:line="480" w:lineRule="auto"/>
    </w:pPr>
  </w:style>
  <w:style w:type="character" w:customStyle="1" w:styleId="Textkrper2Zchn">
    <w:name w:val="Textkörper 2 Zchn"/>
    <w:basedOn w:val="Absatz-Standardschriftart"/>
    <w:link w:val="Textkrper2"/>
    <w:uiPriority w:val="99"/>
    <w:semiHidden/>
    <w:rsid w:val="00D562D2"/>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D562D2"/>
    <w:pPr>
      <w:spacing w:after="0" w:line="240" w:lineRule="auto"/>
    </w:pPr>
  </w:style>
  <w:style w:type="character" w:customStyle="1" w:styleId="Fu-EndnotenberschriftZchn">
    <w:name w:val="Fuß/-Endnotenüberschrift Zchn"/>
    <w:basedOn w:val="Absatz-Standardschriftart"/>
    <w:link w:val="Fu-Endnotenberschrift"/>
    <w:uiPriority w:val="99"/>
    <w:semiHidden/>
    <w:rsid w:val="00D562D2"/>
    <w:rPr>
      <w:rFonts w:ascii="Times New Roman" w:hAnsi="Times New Roman"/>
      <w:sz w:val="24"/>
    </w:rPr>
  </w:style>
  <w:style w:type="paragraph" w:styleId="Textkrper-Zeileneinzug">
    <w:name w:val="Body Text Indent"/>
    <w:basedOn w:val="Standard"/>
    <w:link w:val="Textkrper-ZeileneinzugZchn"/>
    <w:uiPriority w:val="99"/>
    <w:semiHidden/>
    <w:unhideWhenUsed/>
    <w:rsid w:val="00D562D2"/>
    <w:pPr>
      <w:spacing w:after="120"/>
      <w:ind w:left="283"/>
    </w:pPr>
  </w:style>
  <w:style w:type="character" w:customStyle="1" w:styleId="Textkrper-ZeileneinzugZchn">
    <w:name w:val="Textkörper-Zeileneinzug Zchn"/>
    <w:basedOn w:val="Absatz-Standardschriftart"/>
    <w:link w:val="Textkrper-Zeileneinzug"/>
    <w:uiPriority w:val="99"/>
    <w:semiHidden/>
    <w:rsid w:val="00D562D2"/>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D562D2"/>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D562D2"/>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D562D2"/>
    <w:pPr>
      <w:spacing w:after="160"/>
      <w:ind w:firstLine="360"/>
      <w:jc w:val="left"/>
    </w:pPr>
  </w:style>
  <w:style w:type="character" w:customStyle="1" w:styleId="Textkrper-ErstzeileneinzugZchn">
    <w:name w:val="Textkörper-Erstzeileneinzug Zchn"/>
    <w:basedOn w:val="TextkrperZchn"/>
    <w:link w:val="Textkrper-Erstzeileneinzug"/>
    <w:uiPriority w:val="99"/>
    <w:semiHidden/>
    <w:rsid w:val="00D562D2"/>
    <w:rPr>
      <w:rFonts w:ascii="Times New Roman" w:hAnsi="Times New Roman"/>
      <w:sz w:val="24"/>
    </w:rPr>
  </w:style>
  <w:style w:type="paragraph" w:styleId="Datum">
    <w:name w:val="Date"/>
    <w:basedOn w:val="Standard"/>
    <w:next w:val="Standard"/>
    <w:link w:val="DatumZchn"/>
    <w:uiPriority w:val="99"/>
    <w:semiHidden/>
    <w:unhideWhenUsed/>
    <w:rsid w:val="00D562D2"/>
  </w:style>
  <w:style w:type="character" w:customStyle="1" w:styleId="DatumZchn">
    <w:name w:val="Datum Zchn"/>
    <w:basedOn w:val="Absatz-Standardschriftart"/>
    <w:link w:val="Datum"/>
    <w:uiPriority w:val="99"/>
    <w:semiHidden/>
    <w:rsid w:val="00D562D2"/>
    <w:rPr>
      <w:rFonts w:ascii="Times New Roman" w:hAnsi="Times New Roman"/>
      <w:sz w:val="24"/>
    </w:rPr>
  </w:style>
  <w:style w:type="paragraph" w:styleId="Anrede">
    <w:name w:val="Salutation"/>
    <w:basedOn w:val="Standard"/>
    <w:next w:val="Standard"/>
    <w:link w:val="AnredeZchn"/>
    <w:uiPriority w:val="99"/>
    <w:semiHidden/>
    <w:unhideWhenUsed/>
    <w:rsid w:val="00D562D2"/>
  </w:style>
  <w:style w:type="character" w:customStyle="1" w:styleId="AnredeZchn">
    <w:name w:val="Anrede Zchn"/>
    <w:basedOn w:val="Absatz-Standardschriftart"/>
    <w:link w:val="Anrede"/>
    <w:uiPriority w:val="99"/>
    <w:semiHidden/>
    <w:rsid w:val="00D562D2"/>
    <w:rPr>
      <w:rFonts w:ascii="Times New Roman" w:hAnsi="Times New Roman"/>
      <w:sz w:val="24"/>
    </w:rPr>
  </w:style>
  <w:style w:type="paragraph" w:styleId="Untertitel">
    <w:name w:val="Subtitle"/>
    <w:basedOn w:val="Standard"/>
    <w:next w:val="Standard"/>
    <w:link w:val="UntertitelZchn"/>
    <w:uiPriority w:val="11"/>
    <w:qFormat/>
    <w:rsid w:val="00D562D2"/>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D562D2"/>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D562D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D562D2"/>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D562D2"/>
    <w:pPr>
      <w:spacing w:after="120"/>
      <w:ind w:left="1415"/>
      <w:contextualSpacing/>
    </w:pPr>
  </w:style>
  <w:style w:type="paragraph" w:styleId="Listenfortsetzung4">
    <w:name w:val="List Continue 4"/>
    <w:basedOn w:val="Standard"/>
    <w:uiPriority w:val="99"/>
    <w:semiHidden/>
    <w:unhideWhenUsed/>
    <w:rsid w:val="00D562D2"/>
    <w:pPr>
      <w:spacing w:after="120"/>
      <w:ind w:left="1132"/>
      <w:contextualSpacing/>
    </w:pPr>
  </w:style>
  <w:style w:type="paragraph" w:styleId="Listenfortsetzung3">
    <w:name w:val="List Continue 3"/>
    <w:basedOn w:val="Standard"/>
    <w:uiPriority w:val="99"/>
    <w:semiHidden/>
    <w:unhideWhenUsed/>
    <w:rsid w:val="00D562D2"/>
    <w:pPr>
      <w:spacing w:after="120"/>
      <w:ind w:left="849"/>
      <w:contextualSpacing/>
    </w:pPr>
  </w:style>
  <w:style w:type="paragraph" w:styleId="Listenfortsetzung2">
    <w:name w:val="List Continue 2"/>
    <w:basedOn w:val="Standard"/>
    <w:uiPriority w:val="99"/>
    <w:semiHidden/>
    <w:unhideWhenUsed/>
    <w:rsid w:val="00D562D2"/>
    <w:pPr>
      <w:spacing w:after="120"/>
      <w:ind w:left="566"/>
      <w:contextualSpacing/>
    </w:pPr>
  </w:style>
  <w:style w:type="paragraph" w:styleId="Listenfortsetzung">
    <w:name w:val="List Continue"/>
    <w:basedOn w:val="Standard"/>
    <w:uiPriority w:val="99"/>
    <w:semiHidden/>
    <w:unhideWhenUsed/>
    <w:rsid w:val="00D562D2"/>
    <w:pPr>
      <w:spacing w:after="120"/>
      <w:ind w:left="283"/>
      <w:contextualSpacing/>
    </w:pPr>
  </w:style>
  <w:style w:type="paragraph" w:styleId="Unterschrift">
    <w:name w:val="Signature"/>
    <w:basedOn w:val="Standard"/>
    <w:link w:val="UnterschriftZchn"/>
    <w:uiPriority w:val="99"/>
    <w:semiHidden/>
    <w:unhideWhenUsed/>
    <w:rsid w:val="00D562D2"/>
    <w:pPr>
      <w:spacing w:after="0" w:line="240" w:lineRule="auto"/>
      <w:ind w:left="4252"/>
    </w:pPr>
  </w:style>
  <w:style w:type="character" w:customStyle="1" w:styleId="UnterschriftZchn">
    <w:name w:val="Unterschrift Zchn"/>
    <w:basedOn w:val="Absatz-Standardschriftart"/>
    <w:link w:val="Unterschrift"/>
    <w:uiPriority w:val="99"/>
    <w:semiHidden/>
    <w:rsid w:val="00D562D2"/>
    <w:rPr>
      <w:rFonts w:ascii="Times New Roman" w:hAnsi="Times New Roman"/>
      <w:sz w:val="24"/>
    </w:rPr>
  </w:style>
  <w:style w:type="paragraph" w:styleId="Gruformel">
    <w:name w:val="Closing"/>
    <w:basedOn w:val="Standard"/>
    <w:link w:val="GruformelZchn"/>
    <w:uiPriority w:val="99"/>
    <w:semiHidden/>
    <w:unhideWhenUsed/>
    <w:rsid w:val="00D562D2"/>
    <w:pPr>
      <w:spacing w:after="0" w:line="240" w:lineRule="auto"/>
      <w:ind w:left="4252"/>
    </w:pPr>
  </w:style>
  <w:style w:type="character" w:customStyle="1" w:styleId="GruformelZchn">
    <w:name w:val="Grußformel Zchn"/>
    <w:basedOn w:val="Absatz-Standardschriftart"/>
    <w:link w:val="Gruformel"/>
    <w:uiPriority w:val="99"/>
    <w:semiHidden/>
    <w:rsid w:val="00D562D2"/>
    <w:rPr>
      <w:rFonts w:ascii="Times New Roman" w:hAnsi="Times New Roman"/>
      <w:sz w:val="24"/>
    </w:rPr>
  </w:style>
  <w:style w:type="paragraph" w:styleId="Listennummer5">
    <w:name w:val="List Number 5"/>
    <w:basedOn w:val="Standard"/>
    <w:uiPriority w:val="99"/>
    <w:semiHidden/>
    <w:unhideWhenUsed/>
    <w:rsid w:val="00D562D2"/>
    <w:pPr>
      <w:numPr>
        <w:numId w:val="10"/>
      </w:numPr>
      <w:contextualSpacing/>
    </w:pPr>
  </w:style>
  <w:style w:type="paragraph" w:styleId="Listennummer4">
    <w:name w:val="List Number 4"/>
    <w:basedOn w:val="Standard"/>
    <w:uiPriority w:val="99"/>
    <w:semiHidden/>
    <w:unhideWhenUsed/>
    <w:rsid w:val="00D562D2"/>
    <w:pPr>
      <w:numPr>
        <w:numId w:val="9"/>
      </w:numPr>
      <w:contextualSpacing/>
    </w:pPr>
  </w:style>
  <w:style w:type="paragraph" w:styleId="Listennummer3">
    <w:name w:val="List Number 3"/>
    <w:basedOn w:val="Standard"/>
    <w:uiPriority w:val="99"/>
    <w:semiHidden/>
    <w:unhideWhenUsed/>
    <w:rsid w:val="00D562D2"/>
    <w:pPr>
      <w:numPr>
        <w:numId w:val="8"/>
      </w:numPr>
      <w:contextualSpacing/>
    </w:pPr>
  </w:style>
  <w:style w:type="paragraph" w:styleId="Listennummer2">
    <w:name w:val="List Number 2"/>
    <w:basedOn w:val="Standard"/>
    <w:uiPriority w:val="99"/>
    <w:semiHidden/>
    <w:unhideWhenUsed/>
    <w:rsid w:val="00D562D2"/>
    <w:pPr>
      <w:numPr>
        <w:numId w:val="7"/>
      </w:numPr>
      <w:contextualSpacing/>
    </w:pPr>
  </w:style>
  <w:style w:type="paragraph" w:styleId="Aufzhlungszeichen5">
    <w:name w:val="List Bullet 5"/>
    <w:basedOn w:val="Standard"/>
    <w:uiPriority w:val="99"/>
    <w:semiHidden/>
    <w:unhideWhenUsed/>
    <w:rsid w:val="00D562D2"/>
    <w:pPr>
      <w:numPr>
        <w:numId w:val="5"/>
      </w:numPr>
      <w:contextualSpacing/>
    </w:pPr>
  </w:style>
  <w:style w:type="paragraph" w:styleId="Aufzhlungszeichen4">
    <w:name w:val="List Bullet 4"/>
    <w:basedOn w:val="Standard"/>
    <w:uiPriority w:val="99"/>
    <w:semiHidden/>
    <w:unhideWhenUsed/>
    <w:rsid w:val="00D562D2"/>
    <w:pPr>
      <w:numPr>
        <w:numId w:val="4"/>
      </w:numPr>
      <w:contextualSpacing/>
    </w:pPr>
  </w:style>
  <w:style w:type="paragraph" w:styleId="Aufzhlungszeichen3">
    <w:name w:val="List Bullet 3"/>
    <w:basedOn w:val="Standard"/>
    <w:uiPriority w:val="99"/>
    <w:semiHidden/>
    <w:unhideWhenUsed/>
    <w:rsid w:val="00D562D2"/>
    <w:pPr>
      <w:numPr>
        <w:numId w:val="3"/>
      </w:numPr>
      <w:contextualSpacing/>
    </w:pPr>
  </w:style>
  <w:style w:type="paragraph" w:styleId="Aufzhlungszeichen2">
    <w:name w:val="List Bullet 2"/>
    <w:basedOn w:val="Standard"/>
    <w:uiPriority w:val="99"/>
    <w:semiHidden/>
    <w:unhideWhenUsed/>
    <w:rsid w:val="00D562D2"/>
    <w:pPr>
      <w:numPr>
        <w:numId w:val="2"/>
      </w:numPr>
      <w:contextualSpacing/>
    </w:pPr>
  </w:style>
  <w:style w:type="paragraph" w:styleId="Liste5">
    <w:name w:val="List 5"/>
    <w:basedOn w:val="Standard"/>
    <w:uiPriority w:val="99"/>
    <w:semiHidden/>
    <w:unhideWhenUsed/>
    <w:rsid w:val="00D562D2"/>
    <w:pPr>
      <w:ind w:left="1415" w:hanging="283"/>
      <w:contextualSpacing/>
    </w:pPr>
  </w:style>
  <w:style w:type="paragraph" w:styleId="Liste4">
    <w:name w:val="List 4"/>
    <w:basedOn w:val="Standard"/>
    <w:uiPriority w:val="99"/>
    <w:semiHidden/>
    <w:unhideWhenUsed/>
    <w:rsid w:val="00D562D2"/>
    <w:pPr>
      <w:ind w:left="1132" w:hanging="283"/>
      <w:contextualSpacing/>
    </w:pPr>
  </w:style>
  <w:style w:type="paragraph" w:styleId="Liste3">
    <w:name w:val="List 3"/>
    <w:basedOn w:val="Standard"/>
    <w:uiPriority w:val="99"/>
    <w:semiHidden/>
    <w:unhideWhenUsed/>
    <w:rsid w:val="00D562D2"/>
    <w:pPr>
      <w:ind w:left="849" w:hanging="283"/>
      <w:contextualSpacing/>
    </w:pPr>
  </w:style>
  <w:style w:type="paragraph" w:styleId="Liste2">
    <w:name w:val="List 2"/>
    <w:basedOn w:val="Standard"/>
    <w:uiPriority w:val="99"/>
    <w:semiHidden/>
    <w:unhideWhenUsed/>
    <w:rsid w:val="00D562D2"/>
    <w:pPr>
      <w:ind w:left="566" w:hanging="283"/>
      <w:contextualSpacing/>
    </w:pPr>
  </w:style>
  <w:style w:type="paragraph" w:styleId="Listennummer">
    <w:name w:val="List Number"/>
    <w:basedOn w:val="Standard"/>
    <w:uiPriority w:val="99"/>
    <w:semiHidden/>
    <w:unhideWhenUsed/>
    <w:rsid w:val="00D562D2"/>
    <w:pPr>
      <w:numPr>
        <w:numId w:val="6"/>
      </w:numPr>
      <w:contextualSpacing/>
    </w:pPr>
  </w:style>
  <w:style w:type="paragraph" w:styleId="Aufzhlungszeichen">
    <w:name w:val="List Bullet"/>
    <w:basedOn w:val="Standard"/>
    <w:uiPriority w:val="99"/>
    <w:semiHidden/>
    <w:unhideWhenUsed/>
    <w:rsid w:val="00D562D2"/>
    <w:pPr>
      <w:numPr>
        <w:numId w:val="1"/>
      </w:numPr>
      <w:contextualSpacing/>
    </w:pPr>
  </w:style>
  <w:style w:type="paragraph" w:styleId="Liste">
    <w:name w:val="List"/>
    <w:basedOn w:val="Standard"/>
    <w:uiPriority w:val="99"/>
    <w:semiHidden/>
    <w:unhideWhenUsed/>
    <w:rsid w:val="00D562D2"/>
    <w:pPr>
      <w:ind w:left="283" w:hanging="283"/>
      <w:contextualSpacing/>
    </w:pPr>
  </w:style>
  <w:style w:type="paragraph" w:styleId="RGV-berschrift">
    <w:name w:val="toa heading"/>
    <w:basedOn w:val="Standard"/>
    <w:next w:val="Standard"/>
    <w:uiPriority w:val="99"/>
    <w:semiHidden/>
    <w:unhideWhenUsed/>
    <w:rsid w:val="00D562D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D562D2"/>
    <w:pPr>
      <w:tabs>
        <w:tab w:val="left" w:pos="480"/>
        <w:tab w:val="left" w:pos="960"/>
        <w:tab w:val="left" w:pos="1440"/>
        <w:tab w:val="left" w:pos="1920"/>
        <w:tab w:val="left" w:pos="2400"/>
        <w:tab w:val="left" w:pos="2880"/>
        <w:tab w:val="left" w:pos="3360"/>
        <w:tab w:val="left" w:pos="3840"/>
        <w:tab w:val="left" w:pos="4320"/>
      </w:tabs>
      <w:spacing w:after="0" w:line="360"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D562D2"/>
    <w:rPr>
      <w:rFonts w:ascii="Consolas" w:hAnsi="Consolas"/>
      <w:sz w:val="20"/>
      <w:szCs w:val="20"/>
    </w:rPr>
  </w:style>
  <w:style w:type="paragraph" w:styleId="Rechtsgrundlagenverzeichnis">
    <w:name w:val="table of authorities"/>
    <w:basedOn w:val="Standard"/>
    <w:next w:val="Standard"/>
    <w:uiPriority w:val="99"/>
    <w:semiHidden/>
    <w:unhideWhenUsed/>
    <w:rsid w:val="00D562D2"/>
    <w:pPr>
      <w:spacing w:after="0"/>
      <w:ind w:left="240" w:hanging="240"/>
    </w:pPr>
  </w:style>
  <w:style w:type="paragraph" w:styleId="Endnotentext">
    <w:name w:val="endnote text"/>
    <w:basedOn w:val="Standard"/>
    <w:link w:val="EndnotentextZchn"/>
    <w:uiPriority w:val="99"/>
    <w:semiHidden/>
    <w:unhideWhenUsed/>
    <w:rsid w:val="00D562D2"/>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D562D2"/>
    <w:rPr>
      <w:rFonts w:ascii="Times New Roman" w:hAnsi="Times New Roman"/>
      <w:sz w:val="20"/>
      <w:szCs w:val="20"/>
    </w:rPr>
  </w:style>
  <w:style w:type="character" w:styleId="Endnotenzeichen">
    <w:name w:val="endnote reference"/>
    <w:basedOn w:val="Absatz-Standardschriftart"/>
    <w:uiPriority w:val="99"/>
    <w:semiHidden/>
    <w:unhideWhenUsed/>
    <w:rsid w:val="00D562D2"/>
    <w:rPr>
      <w:vertAlign w:val="superscript"/>
    </w:rPr>
  </w:style>
  <w:style w:type="character" w:styleId="Seitenzahl">
    <w:name w:val="page number"/>
    <w:basedOn w:val="Absatz-Standardschriftart"/>
    <w:unhideWhenUsed/>
    <w:rsid w:val="00D562D2"/>
  </w:style>
  <w:style w:type="character" w:styleId="Zeilennummer">
    <w:name w:val="line number"/>
    <w:basedOn w:val="Absatz-Standardschriftart"/>
    <w:uiPriority w:val="99"/>
    <w:semiHidden/>
    <w:unhideWhenUsed/>
    <w:rsid w:val="00D562D2"/>
  </w:style>
  <w:style w:type="character" w:styleId="Kommentarzeichen">
    <w:name w:val="annotation reference"/>
    <w:basedOn w:val="Absatz-Standardschriftart"/>
    <w:uiPriority w:val="99"/>
    <w:semiHidden/>
    <w:unhideWhenUsed/>
    <w:rsid w:val="00D562D2"/>
    <w:rPr>
      <w:sz w:val="16"/>
      <w:szCs w:val="16"/>
    </w:rPr>
  </w:style>
  <w:style w:type="paragraph" w:styleId="Umschlagabsenderadresse">
    <w:name w:val="envelope return"/>
    <w:basedOn w:val="Standard"/>
    <w:uiPriority w:val="99"/>
    <w:semiHidden/>
    <w:unhideWhenUsed/>
    <w:rsid w:val="00D562D2"/>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D562D2"/>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D562D2"/>
    <w:pPr>
      <w:spacing w:after="0"/>
    </w:pPr>
  </w:style>
  <w:style w:type="paragraph" w:styleId="Index1">
    <w:name w:val="index 1"/>
    <w:basedOn w:val="Standard"/>
    <w:next w:val="Standard"/>
    <w:autoRedefine/>
    <w:uiPriority w:val="99"/>
    <w:semiHidden/>
    <w:unhideWhenUsed/>
    <w:rsid w:val="00D562D2"/>
    <w:pPr>
      <w:spacing w:after="0" w:line="240" w:lineRule="auto"/>
      <w:ind w:left="240" w:hanging="240"/>
    </w:pPr>
  </w:style>
  <w:style w:type="paragraph" w:styleId="Indexberschrift">
    <w:name w:val="index heading"/>
    <w:basedOn w:val="Standard"/>
    <w:next w:val="Index1"/>
    <w:uiPriority w:val="99"/>
    <w:semiHidden/>
    <w:unhideWhenUsed/>
    <w:rsid w:val="00D562D2"/>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D562D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562D2"/>
    <w:rPr>
      <w:rFonts w:ascii="Times New Roman" w:hAnsi="Times New Roman"/>
      <w:sz w:val="20"/>
      <w:szCs w:val="20"/>
    </w:rPr>
  </w:style>
  <w:style w:type="paragraph" w:styleId="Standardeinzug">
    <w:name w:val="Normal Indent"/>
    <w:basedOn w:val="Standard"/>
    <w:uiPriority w:val="99"/>
    <w:semiHidden/>
    <w:unhideWhenUsed/>
    <w:rsid w:val="00D562D2"/>
    <w:pPr>
      <w:ind w:left="708"/>
    </w:pPr>
  </w:style>
  <w:style w:type="paragraph" w:styleId="Verzeichnis9">
    <w:name w:val="toc 9"/>
    <w:basedOn w:val="Standard"/>
    <w:next w:val="Standard"/>
    <w:autoRedefine/>
    <w:uiPriority w:val="39"/>
    <w:semiHidden/>
    <w:unhideWhenUsed/>
    <w:rsid w:val="00D562D2"/>
    <w:pPr>
      <w:spacing w:after="100"/>
      <w:ind w:left="1920"/>
    </w:pPr>
  </w:style>
  <w:style w:type="paragraph" w:styleId="Verzeichnis8">
    <w:name w:val="toc 8"/>
    <w:basedOn w:val="Standard"/>
    <w:next w:val="Standard"/>
    <w:autoRedefine/>
    <w:uiPriority w:val="39"/>
    <w:semiHidden/>
    <w:unhideWhenUsed/>
    <w:rsid w:val="00D562D2"/>
    <w:pPr>
      <w:spacing w:after="100"/>
      <w:ind w:left="1680"/>
    </w:pPr>
  </w:style>
  <w:style w:type="paragraph" w:styleId="Verzeichnis7">
    <w:name w:val="toc 7"/>
    <w:basedOn w:val="Standard"/>
    <w:next w:val="Standard"/>
    <w:autoRedefine/>
    <w:uiPriority w:val="39"/>
    <w:semiHidden/>
    <w:unhideWhenUsed/>
    <w:rsid w:val="00D562D2"/>
    <w:pPr>
      <w:spacing w:after="100"/>
      <w:ind w:left="1440"/>
    </w:pPr>
  </w:style>
  <w:style w:type="paragraph" w:styleId="Verzeichnis6">
    <w:name w:val="toc 6"/>
    <w:basedOn w:val="Standard"/>
    <w:next w:val="Standard"/>
    <w:autoRedefine/>
    <w:uiPriority w:val="39"/>
    <w:semiHidden/>
    <w:unhideWhenUsed/>
    <w:rsid w:val="00D562D2"/>
    <w:pPr>
      <w:spacing w:after="100"/>
      <w:ind w:left="1200"/>
    </w:pPr>
  </w:style>
  <w:style w:type="paragraph" w:styleId="Verzeichnis5">
    <w:name w:val="toc 5"/>
    <w:basedOn w:val="Standard"/>
    <w:next w:val="Standard"/>
    <w:autoRedefine/>
    <w:uiPriority w:val="39"/>
    <w:semiHidden/>
    <w:unhideWhenUsed/>
    <w:rsid w:val="00D562D2"/>
    <w:pPr>
      <w:spacing w:after="100"/>
      <w:ind w:left="960"/>
    </w:pPr>
  </w:style>
  <w:style w:type="paragraph" w:styleId="Verzeichnis4">
    <w:name w:val="toc 4"/>
    <w:basedOn w:val="Standard"/>
    <w:next w:val="Standard"/>
    <w:autoRedefine/>
    <w:uiPriority w:val="39"/>
    <w:semiHidden/>
    <w:unhideWhenUsed/>
    <w:rsid w:val="00D562D2"/>
    <w:pPr>
      <w:spacing w:after="100"/>
      <w:ind w:left="720"/>
    </w:pPr>
  </w:style>
  <w:style w:type="paragraph" w:styleId="Index9">
    <w:name w:val="index 9"/>
    <w:basedOn w:val="Standard"/>
    <w:next w:val="Standard"/>
    <w:autoRedefine/>
    <w:uiPriority w:val="99"/>
    <w:semiHidden/>
    <w:unhideWhenUsed/>
    <w:rsid w:val="00D562D2"/>
    <w:pPr>
      <w:spacing w:after="0" w:line="240" w:lineRule="auto"/>
      <w:ind w:left="2160" w:hanging="240"/>
    </w:pPr>
  </w:style>
  <w:style w:type="paragraph" w:styleId="Index8">
    <w:name w:val="index 8"/>
    <w:basedOn w:val="Standard"/>
    <w:next w:val="Standard"/>
    <w:autoRedefine/>
    <w:uiPriority w:val="99"/>
    <w:semiHidden/>
    <w:unhideWhenUsed/>
    <w:rsid w:val="00D562D2"/>
    <w:pPr>
      <w:spacing w:after="0" w:line="240" w:lineRule="auto"/>
      <w:ind w:left="1920" w:hanging="240"/>
    </w:pPr>
  </w:style>
  <w:style w:type="paragraph" w:styleId="Index7">
    <w:name w:val="index 7"/>
    <w:basedOn w:val="Standard"/>
    <w:next w:val="Standard"/>
    <w:autoRedefine/>
    <w:uiPriority w:val="99"/>
    <w:semiHidden/>
    <w:unhideWhenUsed/>
    <w:rsid w:val="00D562D2"/>
    <w:pPr>
      <w:spacing w:after="0" w:line="240" w:lineRule="auto"/>
      <w:ind w:left="1680" w:hanging="240"/>
    </w:pPr>
  </w:style>
  <w:style w:type="paragraph" w:styleId="Index6">
    <w:name w:val="index 6"/>
    <w:basedOn w:val="Standard"/>
    <w:next w:val="Standard"/>
    <w:autoRedefine/>
    <w:uiPriority w:val="99"/>
    <w:semiHidden/>
    <w:unhideWhenUsed/>
    <w:rsid w:val="00D562D2"/>
    <w:pPr>
      <w:spacing w:after="0" w:line="240" w:lineRule="auto"/>
      <w:ind w:left="1440" w:hanging="240"/>
    </w:pPr>
  </w:style>
  <w:style w:type="paragraph" w:styleId="Index5">
    <w:name w:val="index 5"/>
    <w:basedOn w:val="Standard"/>
    <w:next w:val="Standard"/>
    <w:autoRedefine/>
    <w:uiPriority w:val="99"/>
    <w:semiHidden/>
    <w:unhideWhenUsed/>
    <w:rsid w:val="00D562D2"/>
    <w:pPr>
      <w:spacing w:after="0" w:line="240" w:lineRule="auto"/>
      <w:ind w:left="1200" w:hanging="240"/>
    </w:pPr>
  </w:style>
  <w:style w:type="paragraph" w:styleId="Index4">
    <w:name w:val="index 4"/>
    <w:basedOn w:val="Standard"/>
    <w:next w:val="Standard"/>
    <w:autoRedefine/>
    <w:uiPriority w:val="99"/>
    <w:semiHidden/>
    <w:unhideWhenUsed/>
    <w:rsid w:val="00D562D2"/>
    <w:pPr>
      <w:spacing w:after="0" w:line="240" w:lineRule="auto"/>
      <w:ind w:left="960" w:hanging="240"/>
    </w:pPr>
  </w:style>
  <w:style w:type="paragraph" w:styleId="Index3">
    <w:name w:val="index 3"/>
    <w:basedOn w:val="Standard"/>
    <w:next w:val="Standard"/>
    <w:autoRedefine/>
    <w:uiPriority w:val="99"/>
    <w:semiHidden/>
    <w:unhideWhenUsed/>
    <w:rsid w:val="00D562D2"/>
    <w:pPr>
      <w:spacing w:after="0" w:line="240" w:lineRule="auto"/>
      <w:ind w:left="720" w:hanging="240"/>
    </w:pPr>
  </w:style>
  <w:style w:type="paragraph" w:styleId="Index2">
    <w:name w:val="index 2"/>
    <w:basedOn w:val="Standard"/>
    <w:next w:val="Standard"/>
    <w:autoRedefine/>
    <w:uiPriority w:val="99"/>
    <w:semiHidden/>
    <w:unhideWhenUsed/>
    <w:rsid w:val="00D562D2"/>
    <w:pPr>
      <w:spacing w:after="0" w:line="240" w:lineRule="auto"/>
      <w:ind w:left="480" w:hanging="240"/>
    </w:pPr>
  </w:style>
  <w:style w:type="paragraph" w:customStyle="1" w:styleId="Formatvorlage1">
    <w:name w:val="Formatvorlage1"/>
    <w:basedOn w:val="CitaviBibliographyEntry"/>
    <w:qFormat/>
    <w:rsid w:val="00D562D2"/>
    <w:pPr>
      <w:spacing w:line="240" w:lineRule="auto"/>
    </w:pPr>
  </w:style>
  <w:style w:type="paragraph" w:customStyle="1" w:styleId="CitaviBibliographySubheading1">
    <w:name w:val="Citavi Bibliography Subheading 1"/>
    <w:basedOn w:val="berschrift2"/>
    <w:link w:val="CitaviBibliographySubheading1Zchn"/>
    <w:rsid w:val="00F50730"/>
    <w:pPr>
      <w:outlineLvl w:val="9"/>
    </w:pPr>
    <w:rPr>
      <w:color w:val="404040" w:themeColor="text1" w:themeTint="BF"/>
    </w:rPr>
  </w:style>
  <w:style w:type="character" w:customStyle="1" w:styleId="CitaviBibliographySubheading1Zchn">
    <w:name w:val="Citavi Bibliography Subheading 1 Zchn"/>
    <w:basedOn w:val="Absatz-Standardschriftart"/>
    <w:link w:val="CitaviBibliographySubheading1"/>
    <w:rsid w:val="000A7A2E"/>
    <w:rPr>
      <w:rFonts w:ascii="Times New Roman" w:eastAsiaTheme="majorEastAsia" w:hAnsi="Times New Roman" w:cstheme="majorBidi"/>
      <w:b/>
      <w:color w:val="404040" w:themeColor="text1" w:themeTint="BF"/>
      <w:sz w:val="26"/>
      <w:szCs w:val="26"/>
    </w:rPr>
  </w:style>
  <w:style w:type="paragraph" w:customStyle="1" w:styleId="CitaviBibliographySubheading2">
    <w:name w:val="Citavi Bibliography Subheading 2"/>
    <w:basedOn w:val="berschrift3"/>
    <w:link w:val="CitaviBibliographySubheading2Zchn"/>
    <w:rsid w:val="00F50730"/>
    <w:pPr>
      <w:outlineLvl w:val="9"/>
    </w:pPr>
    <w:rPr>
      <w:color w:val="404040" w:themeColor="text1" w:themeTint="BF"/>
    </w:rPr>
  </w:style>
  <w:style w:type="character" w:customStyle="1" w:styleId="CitaviBibliographySubheading2Zchn">
    <w:name w:val="Citavi Bibliography Subheading 2 Zchn"/>
    <w:basedOn w:val="Absatz-Standardschriftart"/>
    <w:link w:val="CitaviBibliographySubheading2"/>
    <w:rsid w:val="000A7A2E"/>
    <w:rPr>
      <w:rFonts w:ascii="Times New Roman" w:eastAsiaTheme="majorEastAsia" w:hAnsi="Times New Roman" w:cstheme="majorBidi"/>
      <w:b/>
      <w:color w:val="404040" w:themeColor="text1" w:themeTint="BF"/>
      <w:sz w:val="26"/>
      <w:szCs w:val="26"/>
    </w:rPr>
  </w:style>
  <w:style w:type="paragraph" w:customStyle="1" w:styleId="CitaviBibliographySubheading3">
    <w:name w:val="Citavi Bibliography Subheading 3"/>
    <w:basedOn w:val="berschrift4"/>
    <w:link w:val="CitaviBibliographySubheading3Zchn"/>
    <w:rsid w:val="00F50730"/>
    <w:pPr>
      <w:outlineLvl w:val="9"/>
    </w:pPr>
  </w:style>
  <w:style w:type="character" w:customStyle="1" w:styleId="CitaviBibliographySubheading3Zchn">
    <w:name w:val="Citavi Bibliography Subheading 3 Zchn"/>
    <w:basedOn w:val="Absatz-Standardschriftart"/>
    <w:link w:val="CitaviBibliographySubheading3"/>
    <w:rsid w:val="000A7A2E"/>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rsid w:val="00F50730"/>
    <w:pPr>
      <w:outlineLvl w:val="9"/>
    </w:pPr>
  </w:style>
  <w:style w:type="character" w:customStyle="1" w:styleId="CitaviBibliographySubheading4Zchn">
    <w:name w:val="Citavi Bibliography Subheading 4 Zchn"/>
    <w:basedOn w:val="Absatz-Standardschriftart"/>
    <w:link w:val="CitaviBibliographySubheading4"/>
    <w:rsid w:val="000A7A2E"/>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rsid w:val="00F50730"/>
    <w:pPr>
      <w:outlineLvl w:val="9"/>
    </w:pPr>
  </w:style>
  <w:style w:type="character" w:customStyle="1" w:styleId="CitaviBibliographySubheading5Zchn">
    <w:name w:val="Citavi Bibliography Subheading 5 Zchn"/>
    <w:basedOn w:val="Absatz-Standardschriftart"/>
    <w:link w:val="CitaviBibliographySubheading5"/>
    <w:rsid w:val="000A7A2E"/>
    <w:rPr>
      <w:rFonts w:asciiTheme="majorHAnsi" w:eastAsiaTheme="majorEastAsia" w:hAnsiTheme="majorHAnsi" w:cstheme="majorBidi"/>
      <w:i w:val="0"/>
      <w:iCs w:val="0"/>
      <w:color w:val="1F3763" w:themeColor="accent1" w:themeShade="7F"/>
    </w:rPr>
  </w:style>
  <w:style w:type="paragraph" w:customStyle="1" w:styleId="CitaviBibliographySubheading6">
    <w:name w:val="Citavi Bibliography Subheading 6"/>
    <w:basedOn w:val="berschrift7"/>
    <w:link w:val="CitaviBibliographySubheading6Zchn"/>
    <w:rsid w:val="00F50730"/>
    <w:pPr>
      <w:outlineLvl w:val="9"/>
    </w:pPr>
  </w:style>
  <w:style w:type="character" w:customStyle="1" w:styleId="CitaviBibliographySubheading6Zchn">
    <w:name w:val="Citavi Bibliography Subheading 6 Zchn"/>
    <w:basedOn w:val="Absatz-Standardschriftart"/>
    <w:link w:val="CitaviBibliographySubheading6"/>
    <w:rsid w:val="000A7A2E"/>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F50730"/>
    <w:pPr>
      <w:outlineLvl w:val="9"/>
    </w:pPr>
  </w:style>
  <w:style w:type="character" w:customStyle="1" w:styleId="CitaviBibliographySubheading7Zchn">
    <w:name w:val="Citavi Bibliography Subheading 7 Zchn"/>
    <w:basedOn w:val="Absatz-Standardschriftart"/>
    <w:link w:val="CitaviBibliographySubheading7"/>
    <w:rsid w:val="000A7A2E"/>
    <w:rPr>
      <w:rFonts w:asciiTheme="majorHAnsi" w:eastAsiaTheme="majorEastAsia" w:hAnsiTheme="majorHAnsi" w:cstheme="majorBidi"/>
      <w:i w:val="0"/>
      <w:iCs w:val="0"/>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F50730"/>
    <w:pPr>
      <w:outlineLvl w:val="9"/>
    </w:pPr>
  </w:style>
  <w:style w:type="character" w:customStyle="1" w:styleId="CitaviBibliographySubheading8Zchn">
    <w:name w:val="Citavi Bibliography Subheading 8 Zchn"/>
    <w:basedOn w:val="Absatz-Standardschriftart"/>
    <w:link w:val="CitaviBibliographySubheading8"/>
    <w:rsid w:val="000A7A2E"/>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F50730"/>
    <w:rPr>
      <w:color w:val="808080"/>
      <w:shd w:val="clear" w:color="auto" w:fill="E6E6E6"/>
    </w:rPr>
  </w:style>
  <w:style w:type="paragraph" w:customStyle="1" w:styleId="Zitat-ausfhrlich">
    <w:name w:val="Zitat - ausführlich"/>
    <w:basedOn w:val="Standard"/>
    <w:next w:val="Textkrper"/>
    <w:link w:val="Zitat-ausfhrlichZchn"/>
    <w:qFormat/>
    <w:rsid w:val="000A7A2E"/>
    <w:pPr>
      <w:spacing w:before="200"/>
      <w:ind w:left="567" w:right="566"/>
      <w:jc w:val="both"/>
    </w:pPr>
    <w:rPr>
      <w:i/>
      <w:iCs/>
      <w:color w:val="404040" w:themeColor="text1" w:themeTint="BF"/>
      <w:sz w:val="22"/>
    </w:rPr>
  </w:style>
  <w:style w:type="character" w:customStyle="1" w:styleId="Zitat-ausfhrlichZchn">
    <w:name w:val="Zitat - ausführlich Zchn"/>
    <w:basedOn w:val="Absatz-Standardschriftart"/>
    <w:link w:val="Zitat-ausfhrlich"/>
    <w:rsid w:val="000A7A2E"/>
    <w:rPr>
      <w:rFonts w:ascii="Times New Roman" w:hAnsi="Times New Roman"/>
      <w:i/>
      <w:iCs/>
      <w:color w:val="404040" w:themeColor="text1" w:themeTint="BF"/>
    </w:rPr>
  </w:style>
  <w:style w:type="paragraph" w:customStyle="1" w:styleId="Versicherung">
    <w:name w:val="Versicherung"/>
    <w:basedOn w:val="Standard"/>
    <w:next w:val="Textkrper"/>
    <w:qFormat/>
    <w:rsid w:val="002C4BC1"/>
    <w:pPr>
      <w:pBdr>
        <w:bottom w:val="single" w:sz="4" w:space="1" w:color="auto"/>
      </w:pBdr>
      <w:spacing w:before="2880"/>
      <w:jc w:val="center"/>
    </w:pPr>
    <w:rPr>
      <w:szCs w:val="24"/>
    </w:rPr>
  </w:style>
  <w:style w:type="paragraph" w:customStyle="1" w:styleId="Unterschrift1">
    <w:name w:val="Unterschrift 1"/>
    <w:basedOn w:val="Textkrper"/>
    <w:next w:val="Textkrper"/>
    <w:qFormat/>
    <w:rsid w:val="002C4BC1"/>
    <w:pPr>
      <w:tabs>
        <w:tab w:val="center" w:pos="1701"/>
        <w:tab w:val="right" w:pos="3402"/>
        <w:tab w:val="center" w:pos="5670"/>
        <w:tab w:val="right" w:pos="7937"/>
      </w:tabs>
      <w:jc w:val="center"/>
    </w:pPr>
    <w:rPr>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fernstudi.net/tutorials/vorlage/schusterjunge-hurenkind"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creativecommons.org/choos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creativecommons.org/licenses/" TargetMode="Externa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759E01DF-83F8-412A-A7F3-14B5E1634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432</Words>
  <Characters>34223</Characters>
  <Application>Microsoft Office Word</Application>
  <DocSecurity>0</DocSecurity>
  <Lines>285</Lines>
  <Paragraphs>79</Paragraphs>
  <ScaleCrop>false</ScaleCrop>
  <HeadingPairs>
    <vt:vector size="4" baseType="variant">
      <vt:variant>
        <vt:lpstr>Titel</vt:lpstr>
      </vt:variant>
      <vt:variant>
        <vt:i4>1</vt:i4>
      </vt:variant>
      <vt:variant>
        <vt:lpstr>Überschriften</vt:lpstr>
      </vt:variant>
      <vt:variant>
        <vt:i4>28</vt:i4>
      </vt:variant>
    </vt:vector>
  </HeadingPairs>
  <TitlesOfParts>
    <vt:vector size="29" baseType="lpstr">
      <vt:lpstr>Richtlinien für das Erstellen von Facharbeiten am Gymnasium Oedeme Lüneburg</vt:lpstr>
      <vt:lpstr>Vorbemerkung</vt:lpstr>
      <vt:lpstr>Abstract</vt:lpstr>
      <vt:lpstr>Einleitung</vt:lpstr>
      <vt:lpstr>Allgemeine Anmerkungen zur Formatierung</vt:lpstr>
      <vt:lpstr>    Unterkapitel</vt:lpstr>
      <vt:lpstr>    Satzspiegel</vt:lpstr>
      <vt:lpstr>    Deckblatt und Standardschriftart</vt:lpstr>
      <vt:lpstr>    Überschriften und Fließtext</vt:lpstr>
      <vt:lpstr>Weitere Vorgaben</vt:lpstr>
      <vt:lpstr>    Aufzählungen</vt:lpstr>
      <vt:lpstr>    Abkürzungen</vt:lpstr>
      <vt:lpstr>    Fußnoten</vt:lpstr>
      <vt:lpstr>    Abbildungen</vt:lpstr>
      <vt:lpstr>Verweise/Zitate und Literaturverzeichnis</vt:lpstr>
      <vt:lpstr>    Zitieren</vt:lpstr>
      <vt:lpstr>    Literaturverzeichnis</vt:lpstr>
      <vt:lpstr>    Alternative Zitation - Bilden kurzer Literaturreferenzen</vt:lpstr>
      <vt:lpstr>Weitere Kapitel</vt:lpstr>
      <vt:lpstr>    weitere Unterkapitel</vt:lpstr>
      <vt:lpstr>    zweites Unterkapitel</vt:lpstr>
      <vt:lpstr>Schlussbetrachtung</vt:lpstr>
      <vt:lpstr>Literaturverzeichnis</vt:lpstr>
      <vt:lpstr>Anlagen</vt:lpstr>
      <vt:lpstr>    Barrierefreie Aufbereitung des Dokumentes</vt:lpstr>
      <vt:lpstr>        Sprache</vt:lpstr>
      <vt:lpstr>        Prüfen der Barrierefreiheit</vt:lpstr>
      <vt:lpstr>        Ausgabe als barrierefreies PDF</vt:lpstr>
      <vt:lpstr>    Zitation mit Kurzreferenzen</vt:lpstr>
    </vt:vector>
  </TitlesOfParts>
  <Company/>
  <LinksUpToDate>false</LinksUpToDate>
  <CharactersWithSpaces>39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chtlinien für das Erstellen von Facharbeiten am Gymnasium Oedeme Lüneburg</dc:title>
  <dc:subject>Facharbeitsvorlage 2018</dc:subject>
  <dc:creator>Ulrike Buchholz;Andreas Meyer</dc:creator>
  <cp:keywords>Facharbeit</cp:keywords>
  <dc:description/>
  <cp:lastModifiedBy>Ulrike Buchholz</cp:lastModifiedBy>
  <cp:revision>3</cp:revision>
  <cp:lastPrinted>2017-11-03T20:35:00Z</cp:lastPrinted>
  <dcterms:created xsi:type="dcterms:W3CDTF">2018-01-04T22:17:00Z</dcterms:created>
  <dcterms:modified xsi:type="dcterms:W3CDTF">2018-01-05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acharbeit</vt:lpwstr>
  </property>
  <property fmtid="{D5CDD505-2E9C-101B-9397-08002B2CF9AE}" pid="3" name="CitaviDocumentProperty_28">
    <vt:lpwstr>True</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Zitat</vt:lpwstr>
  </property>
  <property fmtid="{D5CDD505-2E9C-101B-9397-08002B2CF9AE}" pid="8" name="CitaviDocumentProperty_15">
    <vt:lpwstr>Textkörper</vt:lpwstr>
  </property>
  <property fmtid="{D5CDD505-2E9C-101B-9397-08002B2CF9AE}" pid="9" name="CitaviDocumentProperty_17">
    <vt:lpwstr>Standard</vt:lpwstr>
  </property>
  <property fmtid="{D5CDD505-2E9C-101B-9397-08002B2CF9AE}" pid="10" name="CitaviDocumentProperty_8">
    <vt:lpwstr>C:\Users\Ulrike Buchholz\Documents\2 - Schule\Seminarfach\Facharbeit.ctv5</vt:lpwstr>
  </property>
  <property fmtid="{D5CDD505-2E9C-101B-9397-08002B2CF9AE}" pid="11" name="CitaviDocumentProperty_0">
    <vt:lpwstr>f1ed8f7d-1c65-4f06-ad48-3e96e725bea1</vt:lpwstr>
  </property>
  <property fmtid="{D5CDD505-2E9C-101B-9397-08002B2CF9AE}" pid="12" name="CitaviDocumentProperty_1">
    <vt:lpwstr>5.7.0.0</vt:lpwstr>
  </property>
  <property fmtid="{D5CDD505-2E9C-101B-9397-08002B2CF9AE}" pid="13" name="CitaviDocumentProperty_6">
    <vt:lpwstr>False</vt:lpwstr>
  </property>
</Properties>
</file>